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5B36AAAE" w:rsidR="00142689" w:rsidRDefault="00D73714" w:rsidP="00A16283">
      <w:pPr>
        <w:pStyle w:val="AbstractSummary"/>
        <w:jc w:val="both"/>
      </w:pPr>
      <w:r w:rsidRPr="00F64BFD">
        <w:rPr>
          <w:b/>
        </w:rPr>
        <w:t>Abstract:</w:t>
      </w:r>
      <w:r w:rsidRPr="00F64BFD">
        <w:t xml:space="preserve"> </w:t>
      </w:r>
      <w:r w:rsidR="00706E27" w:rsidRPr="00F64BFD">
        <w:t xml:space="preserve">Major sustainability objectives </w:t>
      </w:r>
      <w:proofErr w:type="gramStart"/>
      <w:r w:rsidR="00706E27" w:rsidRPr="00F64BFD">
        <w:t>could be achieved</w:t>
      </w:r>
      <w:proofErr w:type="gramEnd"/>
      <w:r w:rsidR="00706E27" w:rsidRPr="00F64BFD">
        <w:t xml:space="preserve"> by global approaches to climate change and inequality,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p>
    <w:p w14:paraId="5B3EB591" w14:textId="77777777" w:rsidR="00F64BFD" w:rsidRPr="00F64BFD" w:rsidRDefault="00F64BFD" w:rsidP="00A16283">
      <w:pPr>
        <w:pStyle w:val="AbstractSummary"/>
        <w:jc w:val="both"/>
      </w:pPr>
    </w:p>
    <w:p w14:paraId="02605EB2" w14:textId="77777777" w:rsidR="00F64BFD" w:rsidRDefault="00D73714" w:rsidP="00A210C4">
      <w:pPr>
        <w:pStyle w:val="Teaser"/>
        <w:jc w:val="both"/>
      </w:pPr>
      <w:r w:rsidRPr="00F64BFD">
        <w:rPr>
          <w:b/>
        </w:rPr>
        <w:t>One</w:t>
      </w:r>
      <w:r w:rsidR="008C361F" w:rsidRPr="00F64BFD">
        <w:rPr>
          <w:b/>
        </w:rPr>
        <w:t>-</w:t>
      </w:r>
      <w:r w:rsidRPr="00F64BFD">
        <w:rPr>
          <w:b/>
        </w:rPr>
        <w:t xml:space="preserve">Sentence Summary: </w:t>
      </w:r>
      <w:r w:rsidR="00142689" w:rsidRPr="00F64BFD">
        <w:t xml:space="preserve">Representative surveys reveal strong and genuine support </w:t>
      </w:r>
      <w:r w:rsidR="00706E27" w:rsidRPr="00F64BFD">
        <w:t>worldwide</w:t>
      </w:r>
      <w:r w:rsidR="00142689" w:rsidRPr="00F64BFD">
        <w:t xml:space="preserve"> for global climate and redistribution policies. </w:t>
      </w:r>
      <w:r w:rsidR="00F31CBF" w:rsidRPr="00F64BFD">
        <w:tab/>
      </w:r>
    </w:p>
    <w:p w14:paraId="2776FE28" w14:textId="041BD365" w:rsidR="00F64BFD" w:rsidRPr="00F64BFD" w:rsidRDefault="00F31CBF" w:rsidP="00A210C4">
      <w:pPr>
        <w:pStyle w:val="Teaser"/>
        <w:jc w:val="both"/>
      </w:pPr>
      <w:r w:rsidRPr="00F64BFD">
        <w:br/>
      </w:r>
    </w:p>
    <w:p w14:paraId="1F1D59C6" w14:textId="77777777" w:rsidR="00F64BFD" w:rsidRDefault="00F31CBF" w:rsidP="00A16283">
      <w:pPr>
        <w:jc w:val="both"/>
        <w:rPr>
          <w:sz w:val="24"/>
        </w:rPr>
      </w:pPr>
      <w:r w:rsidRPr="00F64BFD">
        <w:rPr>
          <w:b/>
          <w:sz w:val="24"/>
        </w:rPr>
        <w:t>Main Text:</w:t>
      </w:r>
      <w:r w:rsidRPr="00F64BFD">
        <w:rPr>
          <w:sz w:val="24"/>
        </w:rPr>
        <w:t xml:space="preserve"> </w:t>
      </w:r>
    </w:p>
    <w:p w14:paraId="7F88D61B" w14:textId="46E01CA0" w:rsidR="00DB5375" w:rsidRPr="00F64BFD" w:rsidRDefault="00DB5375" w:rsidP="00A16283">
      <w:pPr>
        <w:jc w:val="both"/>
        <w:rPr>
          <w:sz w:val="24"/>
        </w:rPr>
      </w:pPr>
      <w:r w:rsidRPr="00F64BFD">
        <w:rPr>
          <w:sz w:val="24"/>
        </w:rPr>
        <w:t xml:space="preserve">Major sustainability objectives </w:t>
      </w:r>
      <w:proofErr w:type="gramStart"/>
      <w:r w:rsidRPr="00F64BFD">
        <w:rPr>
          <w:sz w:val="24"/>
        </w:rPr>
        <w:t>could be achieved</w:t>
      </w:r>
      <w:proofErr w:type="gramEnd"/>
      <w:r w:rsidRPr="00F64BFD">
        <w:rPr>
          <w:sz w:val="24"/>
        </w:rPr>
        <w:t xml:space="preserve"> by global cooperation policies involving transfers from high- to lower-income countries</w:t>
      </w:r>
      <w:r w:rsidR="001917F0" w:rsidRPr="00F64BFD">
        <w:rPr>
          <w:sz w:val="24"/>
        </w:rPr>
        <w:t xml:space="preserve"> </w:t>
      </w:r>
      <w:r w:rsidR="001917F0" w:rsidRPr="00F64BFD">
        <w:rPr>
          <w:sz w:val="24"/>
        </w:rPr>
        <w:t>(</w:t>
      </w:r>
      <w:r w:rsidR="001917F0" w:rsidRPr="00F64BFD">
        <w:rPr>
          <w:i/>
          <w:sz w:val="24"/>
        </w:rPr>
        <w:t>1–</w:t>
      </w:r>
      <w:r w:rsidR="008A1E9E">
        <w:rPr>
          <w:i/>
          <w:sz w:val="24"/>
        </w:rPr>
        <w:t>7</w:t>
      </w:r>
      <w:r w:rsidR="001917F0" w:rsidRPr="00F64BFD">
        <w:rPr>
          <w:sz w:val="24"/>
        </w:rPr>
        <w:t>)</w:t>
      </w:r>
      <w:r w:rsidRPr="00F64BFD">
        <w:rPr>
          <w:sz w:val="24"/>
        </w:rPr>
        <w:t>. We examine a key condition for sustainability</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 (</w:t>
      </w:r>
      <w:r w:rsidR="008A1E9E">
        <w:rPr>
          <w:i/>
          <w:sz w:val="24"/>
        </w:rPr>
        <w:t>8</w:t>
      </w:r>
      <w:r w:rsidR="005F6F65" w:rsidRPr="00F64BFD">
        <w:rPr>
          <w:i/>
          <w:sz w:val="24"/>
        </w:rPr>
        <w:t>–</w:t>
      </w:r>
      <w:r w:rsidR="008A1E9E">
        <w:rPr>
          <w:i/>
          <w:sz w:val="24"/>
        </w:rPr>
        <w:t>10</w:t>
      </w:r>
      <w:r w:rsidR="005F6F65" w:rsidRPr="00F64BFD">
        <w:rPr>
          <w:sz w:val="24"/>
        </w:rPr>
        <w:t>).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 xml:space="preserve">substantial support for global policies.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t>Results</w:t>
      </w:r>
    </w:p>
    <w:p w14:paraId="3C983C5C" w14:textId="48B9D1F3" w:rsidR="0052282C" w:rsidRPr="00F64BFD" w:rsidRDefault="0052282C" w:rsidP="00A16283">
      <w:pPr>
        <w:jc w:val="both"/>
        <w:rPr>
          <w:b/>
          <w:i/>
          <w:sz w:val="24"/>
        </w:rPr>
      </w:pPr>
      <w:r w:rsidRPr="00F64BFD">
        <w:rPr>
          <w:b/>
          <w:i/>
          <w:sz w:val="24"/>
        </w:rPr>
        <w:t>Data</w:t>
      </w:r>
    </w:p>
    <w:p w14:paraId="37505E54" w14:textId="493869EC"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5F6F65" w:rsidRPr="00F64BFD">
        <w:rPr>
          <w:sz w:val="24"/>
        </w:rPr>
        <w:t xml:space="preserve"> (</w:t>
      </w:r>
      <w:r w:rsidR="008A1E9E">
        <w:rPr>
          <w:i/>
          <w:sz w:val="24"/>
        </w:rPr>
        <w:t>8</w:t>
      </w:r>
      <w:r w:rsidR="005F6F65" w:rsidRPr="00F64BFD">
        <w:rPr>
          <w:sz w:val="24"/>
        </w:rPr>
        <w:t>)</w:t>
      </w:r>
      <w:r w:rsidRPr="00F64BFD">
        <w:rPr>
          <w:sz w:val="24"/>
        </w:rPr>
        <w:t>.</w:t>
      </w:r>
    </w:p>
    <w:p w14:paraId="213F8C3E" w14:textId="59718D67"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 xml:space="preserve">e conduct complementary surveys in the U.S. and Europ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28B52D02" w:rsidR="00F03BE7" w:rsidRPr="00F64BFD" w:rsidRDefault="00F03BE7" w:rsidP="00F03BE7">
      <w:pPr>
        <w:pStyle w:val="SOMContent"/>
        <w:jc w:val="both"/>
        <w:rPr>
          <w:sz w:val="32"/>
        </w:rPr>
      </w:pPr>
      <w:r w:rsidRPr="00F64BFD">
        <w:t>Supplementary Materials include</w:t>
      </w:r>
      <w:r w:rsidRPr="00F64BFD">
        <w:t xml:space="preserve"> methods, a comprehensive literature review, questionnaires, raw results, </w:t>
      </w:r>
      <w:proofErr w:type="gramStart"/>
      <w:r w:rsidRPr="00F64BFD">
        <w:t>representativeness</w:t>
      </w:r>
      <w:proofErr w:type="gramEnd"/>
      <w:r w:rsidRPr="00F64BFD">
        <w:t xml:space="preserve"> and attrition analyses.</w:t>
      </w:r>
      <w:r w:rsidRPr="00F64BFD">
        <w:t xml:space="preserve">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068E8640"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234049">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8A1E9E">
        <w:rPr>
          <w:noProof/>
          <w:sz w:val="22"/>
        </w:rPr>
        <w:t>8</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7712846"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 xml:space="preserve">unded by the auction revenues. </w:t>
      </w:r>
      <w:proofErr w:type="gramStart"/>
      <w:r w:rsidRPr="00F64BFD">
        <w:rPr>
          <w:sz w:val="24"/>
        </w:rPr>
        <w:t>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ould be lifted out of extreme poverty, and </w:t>
      </w:r>
      <w:r w:rsidR="00BA1D02" w:rsidRPr="00F64BFD">
        <w:rPr>
          <w:sz w:val="24"/>
        </w:rPr>
        <w:t xml:space="preserve">fossil </w:t>
      </w:r>
      <w:r w:rsidR="0052282C" w:rsidRPr="00F64BFD">
        <w:rPr>
          <w:sz w:val="24"/>
        </w:rPr>
        <w:t>fuel price increases would cost the typical person in their country a specified amount, e.g. $85</w:t>
      </w:r>
      <w:r w:rsidR="00F774A8" w:rsidRPr="00F64BFD">
        <w:rPr>
          <w:sz w:val="24"/>
        </w:rPr>
        <w:t>/month in the U.S</w:t>
      </w:r>
      <w:r w:rsidR="0052282C" w:rsidRPr="00F64BFD">
        <w:rPr>
          <w:sz w:val="24"/>
        </w:rPr>
        <w:t>.</w:t>
      </w:r>
      <w:r w:rsidR="000052FE" w:rsidRPr="00F64BFD">
        <w:rPr>
          <w:rStyle w:val="Appelnotedebasdep"/>
          <w:sz w:val="24"/>
        </w:rPr>
        <w:footnoteReference w:id="2"/>
      </w:r>
      <w:proofErr w:type="gramEnd"/>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w:t>
      </w:r>
      <w:r w:rsidRPr="00F64BFD">
        <w:rPr>
          <w:sz w:val="24"/>
        </w:rPr>
        <w:lastRenderedPageBreak/>
        <w:t>the revenues it collects or that half of the revenues be pooled to finance low-income countries. 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F64BFD"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 xml:space="preserve">s foreign aid primarily justify their view by prioritizing the well-being of their fellow citizens or by perceiving each country as </w:t>
      </w:r>
      <w:r w:rsidRPr="00F64BFD">
        <w:rPr>
          <w:sz w:val="24"/>
        </w:rPr>
        <w:lastRenderedPageBreak/>
        <w:t>responsible for its own fate</w:t>
      </w:r>
      <w:r w:rsidR="002435E3">
        <w:rPr>
          <w:sz w:val="24"/>
        </w:rPr>
        <w:t xml:space="preserve"> (fig. S6)</w:t>
      </w:r>
      <w:r w:rsidRPr="00F64BFD">
        <w:rPr>
          <w:sz w:val="24"/>
        </w:rPr>
        <w:t xml:space="preserve">. In response to an open-ended question regarding measures 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0E149F12" w14:textId="601B6164" w:rsidR="0052282C"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w:t>
      </w:r>
      <w:r w:rsidR="002435E3">
        <w:rPr>
          <w:sz w:val="24"/>
        </w:rPr>
        <w:t>(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2645D7EC" w14:textId="07F204BB" w:rsidR="00F64BFD" w:rsidRDefault="00F64BFD" w:rsidP="00A16283">
      <w:pPr>
        <w:jc w:val="both"/>
        <w:rPr>
          <w:sz w:val="24"/>
        </w:rPr>
      </w:pPr>
    </w:p>
    <w:p w14:paraId="482725F1" w14:textId="77777777" w:rsidR="0052282C" w:rsidRPr="00F64BFD" w:rsidRDefault="0052282C" w:rsidP="00A16283">
      <w:pPr>
        <w:jc w:val="both"/>
        <w:rPr>
          <w:sz w:val="24"/>
        </w:rPr>
      </w:pPr>
    </w:p>
    <w:p w14:paraId="20E7756E" w14:textId="3ABA1613"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77777777"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F64BFD" w:rsidRDefault="00F31CBF" w:rsidP="00A16283">
      <w:pPr>
        <w:jc w:val="both"/>
        <w:rPr>
          <w:b/>
          <w:sz w:val="24"/>
        </w:rPr>
      </w:pPr>
      <w:r w:rsidRPr="00F64BFD">
        <w:rPr>
          <w:b/>
          <w:sz w:val="24"/>
        </w:rPr>
        <w:t>References and Notes</w:t>
      </w:r>
    </w:p>
    <w:p w14:paraId="0905810B" w14:textId="1F805A9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et al. Climate action with revenue recycling has benefits for poverty, inequality and well-being. </w:t>
      </w:r>
      <w:r w:rsidRPr="00C52F5F">
        <w:rPr>
          <w:rFonts w:ascii="Times New Roman" w:hAnsi="Times New Roman" w:cs="Times New Roman"/>
          <w:i/>
        </w:rPr>
        <w:t>Nature Climate Chan</w:t>
      </w:r>
      <w:r w:rsidRPr="00C52F5F">
        <w:rPr>
          <w:rFonts w:ascii="Times New Roman" w:hAnsi="Times New Roman" w:cs="Times New Roman"/>
          <w:i/>
        </w:rPr>
        <w:t>ge</w:t>
      </w:r>
      <w:r w:rsidRPr="00C52F5F">
        <w:rPr>
          <w:rFonts w:ascii="Times New Roman" w:hAnsi="Times New Roman" w:cs="Times New Roman"/>
        </w:rPr>
        <w:t xml:space="preserve"> (2021).</w:t>
      </w:r>
    </w:p>
    <w:p w14:paraId="709CC0C3" w14:textId="3F83A65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t xml:space="preserve">Franks, M., </w:t>
      </w:r>
      <w:proofErr w:type="spellStart"/>
      <w:r w:rsidRPr="00C52F5F">
        <w:rPr>
          <w:rFonts w:ascii="Times New Roman" w:hAnsi="Times New Roman" w:cs="Times New Roman"/>
        </w:rPr>
        <w:t>Lessmann</w:t>
      </w:r>
      <w:proofErr w:type="spellEnd"/>
      <w:r w:rsidRPr="00C52F5F">
        <w:rPr>
          <w:rFonts w:ascii="Times New Roman" w:hAnsi="Times New Roman" w:cs="Times New Roman"/>
        </w:rPr>
        <w:t xml:space="preserve">, K., </w:t>
      </w:r>
      <w:proofErr w:type="spellStart"/>
      <w:r w:rsidRPr="00C52F5F">
        <w:rPr>
          <w:rFonts w:ascii="Times New Roman" w:hAnsi="Times New Roman" w:cs="Times New Roman"/>
        </w:rPr>
        <w:t>Jakob</w:t>
      </w:r>
      <w:proofErr w:type="spellEnd"/>
      <w:r w:rsidRPr="00C52F5F">
        <w:rPr>
          <w:rFonts w:ascii="Times New Roman" w:hAnsi="Times New Roman" w:cs="Times New Roman"/>
        </w:rPr>
        <w:t xml:space="preserve">, M., </w:t>
      </w:r>
      <w:proofErr w:type="spellStart"/>
      <w:r w:rsidRPr="00C52F5F">
        <w:rPr>
          <w:rFonts w:ascii="Times New Roman" w:hAnsi="Times New Roman" w:cs="Times New Roman"/>
        </w:rPr>
        <w:t>Steckel</w:t>
      </w:r>
      <w:proofErr w:type="spellEnd"/>
      <w:r w:rsidRPr="00C52F5F">
        <w:rPr>
          <w:rFonts w:ascii="Times New Roman" w:hAnsi="Times New Roman" w:cs="Times New Roman"/>
        </w:rPr>
        <w:t xml:space="preserve">, J. C. &amp; </w:t>
      </w:r>
      <w:proofErr w:type="spellStart"/>
      <w:r w:rsidRPr="00C52F5F">
        <w:rPr>
          <w:rFonts w:ascii="Times New Roman" w:hAnsi="Times New Roman" w:cs="Times New Roman"/>
        </w:rPr>
        <w:t>Edenhofer</w:t>
      </w:r>
      <w:proofErr w:type="spellEnd"/>
      <w:r w:rsidRPr="00C52F5F">
        <w:rPr>
          <w:rFonts w:ascii="Times New Roman" w:hAnsi="Times New Roman" w:cs="Times New Roman"/>
        </w:rPr>
        <w:t>, O. Mobilizing domestic</w:t>
      </w:r>
      <w:r w:rsidRPr="00C52F5F">
        <w:rPr>
          <w:rFonts w:ascii="Times New Roman" w:hAnsi="Times New Roman" w:cs="Times New Roman"/>
        </w:rPr>
        <w:t xml:space="preserve"> </w:t>
      </w:r>
      <w:r w:rsidRPr="00C52F5F">
        <w:rPr>
          <w:rFonts w:ascii="Times New Roman" w:hAnsi="Times New Roman" w:cs="Times New Roman"/>
        </w:rPr>
        <w:t xml:space="preserve">resources for the Agenda 2030 via carbon pricing. </w:t>
      </w:r>
      <w:r w:rsidRPr="00C52F5F">
        <w:rPr>
          <w:rFonts w:ascii="Times New Roman" w:hAnsi="Times New Roman" w:cs="Times New Roman"/>
          <w:i/>
        </w:rPr>
        <w:t>Nature Sus</w:t>
      </w:r>
      <w:r w:rsidRPr="00C52F5F">
        <w:rPr>
          <w:rFonts w:ascii="Times New Roman" w:hAnsi="Times New Roman" w:cs="Times New Roman"/>
          <w:i/>
        </w:rPr>
        <w:t>tainability</w:t>
      </w:r>
      <w:r w:rsidRPr="00C52F5F">
        <w:rPr>
          <w:rFonts w:ascii="Times New Roman" w:hAnsi="Times New Roman" w:cs="Times New Roman"/>
        </w:rPr>
        <w:t xml:space="preserve"> (2018).</w:t>
      </w:r>
    </w:p>
    <w:p w14:paraId="371C66E7" w14:textId="2673B291"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nnig</w:t>
      </w:r>
      <w:proofErr w:type="spellEnd"/>
      <w:r w:rsidRPr="00C52F5F">
        <w:rPr>
          <w:rFonts w:ascii="Times New Roman" w:hAnsi="Times New Roman" w:cs="Times New Roman"/>
        </w:rPr>
        <w:t xml:space="preserve">, F., </w:t>
      </w: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B., </w:t>
      </w:r>
      <w:proofErr w:type="spellStart"/>
      <w:r w:rsidRPr="00C52F5F">
        <w:rPr>
          <w:rFonts w:ascii="Times New Roman" w:hAnsi="Times New Roman" w:cs="Times New Roman"/>
        </w:rPr>
        <w:t>Fleurbaey</w:t>
      </w:r>
      <w:proofErr w:type="spellEnd"/>
      <w:r w:rsidRPr="00C52F5F">
        <w:rPr>
          <w:rFonts w:ascii="Times New Roman" w:hAnsi="Times New Roman" w:cs="Times New Roman"/>
        </w:rPr>
        <w:t>, M., Siebert, A. &amp; Socolow, R. H. Inequality, climate</w:t>
      </w:r>
      <w:r w:rsidRPr="00C52F5F">
        <w:rPr>
          <w:rFonts w:ascii="Times New Roman" w:hAnsi="Times New Roman" w:cs="Times New Roman"/>
        </w:rPr>
        <w:t xml:space="preserve"> </w:t>
      </w:r>
      <w:r w:rsidRPr="00C52F5F">
        <w:rPr>
          <w:rFonts w:ascii="Times New Roman" w:hAnsi="Times New Roman" w:cs="Times New Roman"/>
        </w:rPr>
        <w:t xml:space="preserve">impacts on the future poor, and carbon prices. </w:t>
      </w:r>
      <w:r w:rsidRPr="00C52F5F">
        <w:rPr>
          <w:rFonts w:ascii="Times New Roman" w:hAnsi="Times New Roman" w:cs="Times New Roman"/>
          <w:i/>
        </w:rPr>
        <w:t>Proceedings of the National Academy of</w:t>
      </w:r>
      <w:r w:rsidRPr="00C52F5F">
        <w:rPr>
          <w:rFonts w:ascii="Times New Roman" w:hAnsi="Times New Roman" w:cs="Times New Roman"/>
          <w:i/>
        </w:rPr>
        <w:t xml:space="preserve"> </w:t>
      </w:r>
      <w:r w:rsidRPr="00C52F5F">
        <w:rPr>
          <w:rFonts w:ascii="Times New Roman" w:hAnsi="Times New Roman" w:cs="Times New Roman"/>
          <w:i/>
        </w:rPr>
        <w:t>Sci</w:t>
      </w:r>
      <w:r w:rsidRPr="00C52F5F">
        <w:rPr>
          <w:rFonts w:ascii="Times New Roman" w:hAnsi="Times New Roman" w:cs="Times New Roman"/>
          <w:i/>
        </w:rPr>
        <w:t>ences</w:t>
      </w:r>
      <w:r w:rsidRPr="00C52F5F">
        <w:rPr>
          <w:rFonts w:ascii="Times New Roman" w:hAnsi="Times New Roman" w:cs="Times New Roman"/>
        </w:rPr>
        <w:t xml:space="preserve"> (2015).</w:t>
      </w:r>
    </w:p>
    <w:p w14:paraId="5D673840" w14:textId="4834B9F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Soergel</w:t>
      </w:r>
      <w:proofErr w:type="spellEnd"/>
      <w:r w:rsidRPr="00C52F5F">
        <w:rPr>
          <w:rFonts w:ascii="Times New Roman" w:hAnsi="Times New Roman" w:cs="Times New Roman"/>
        </w:rPr>
        <w:t xml:space="preserve">, B., </w:t>
      </w:r>
      <w:proofErr w:type="spellStart"/>
      <w:r w:rsidRPr="00C52F5F">
        <w:rPr>
          <w:rFonts w:ascii="Times New Roman" w:hAnsi="Times New Roman" w:cs="Times New Roman"/>
        </w:rPr>
        <w:t>Kriegler</w:t>
      </w:r>
      <w:proofErr w:type="spellEnd"/>
      <w:r w:rsidRPr="00C52F5F">
        <w:rPr>
          <w:rFonts w:ascii="Times New Roman" w:hAnsi="Times New Roman" w:cs="Times New Roman"/>
        </w:rPr>
        <w:t xml:space="preserve">, E., </w:t>
      </w:r>
      <w:proofErr w:type="spellStart"/>
      <w:r w:rsidRPr="00C52F5F">
        <w:rPr>
          <w:rFonts w:ascii="Times New Roman" w:hAnsi="Times New Roman" w:cs="Times New Roman"/>
        </w:rPr>
        <w:t>Bodirsky</w:t>
      </w:r>
      <w:proofErr w:type="spellEnd"/>
      <w:r w:rsidRPr="00C52F5F">
        <w:rPr>
          <w:rFonts w:ascii="Times New Roman" w:hAnsi="Times New Roman" w:cs="Times New Roman"/>
        </w:rPr>
        <w:t xml:space="preserve">, B. L., Bauer, N., </w:t>
      </w:r>
      <w:proofErr w:type="spellStart"/>
      <w:r w:rsidRPr="00C52F5F">
        <w:rPr>
          <w:rFonts w:ascii="Times New Roman" w:hAnsi="Times New Roman" w:cs="Times New Roman"/>
        </w:rPr>
        <w:t>Leimbach</w:t>
      </w:r>
      <w:proofErr w:type="spellEnd"/>
      <w:r w:rsidRPr="00C52F5F">
        <w:rPr>
          <w:rFonts w:ascii="Times New Roman" w:hAnsi="Times New Roman" w:cs="Times New Roman"/>
        </w:rPr>
        <w:t>, M. &amp; Popp, A</w:t>
      </w:r>
      <w:r w:rsidRPr="00C52F5F">
        <w:rPr>
          <w:rFonts w:ascii="Times New Roman" w:hAnsi="Times New Roman" w:cs="Times New Roman"/>
        </w:rPr>
        <w:t>. Combining ambitious climate policies with efforts to eradicate poverty.</w:t>
      </w:r>
      <w:r w:rsidRPr="00C52F5F">
        <w:rPr>
          <w:rFonts w:ascii="Times New Roman" w:hAnsi="Times New Roman" w:cs="Times New Roman"/>
        </w:rPr>
        <w:t xml:space="preserve"> </w:t>
      </w:r>
      <w:r w:rsidRPr="00C52F5F">
        <w:rPr>
          <w:rFonts w:ascii="Times New Roman" w:hAnsi="Times New Roman" w:cs="Times New Roman"/>
          <w:i/>
        </w:rPr>
        <w:t>Nature C</w:t>
      </w:r>
      <w:r w:rsidRPr="00C52F5F">
        <w:rPr>
          <w:rFonts w:ascii="Times New Roman" w:hAnsi="Times New Roman" w:cs="Times New Roman"/>
          <w:i/>
        </w:rPr>
        <w:t>ommunications</w:t>
      </w:r>
      <w:r w:rsidRPr="00C52F5F">
        <w:rPr>
          <w:rFonts w:ascii="Times New Roman" w:hAnsi="Times New Roman" w:cs="Times New Roman"/>
        </w:rPr>
        <w:t xml:space="preserve"> (2021).</w:t>
      </w:r>
    </w:p>
    <w:p w14:paraId="1CA1E386" w14:textId="1439847C"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lang w:val="fr-FR"/>
        </w:rPr>
        <w:t xml:space="preserve">Bauer, N. et al. </w:t>
      </w:r>
      <w:r w:rsidRPr="00C52F5F">
        <w:rPr>
          <w:rFonts w:ascii="Times New Roman" w:hAnsi="Times New Roman" w:cs="Times New Roman"/>
        </w:rPr>
        <w:t xml:space="preserve">Quantification of an efficiency–sovereignty trade-off in climate policy. </w:t>
      </w:r>
      <w:r w:rsidRPr="00C52F5F">
        <w:rPr>
          <w:rFonts w:ascii="Times New Roman" w:hAnsi="Times New Roman" w:cs="Times New Roman"/>
          <w:i/>
        </w:rPr>
        <w:t>Nature</w:t>
      </w:r>
      <w:r w:rsidRPr="00C52F5F">
        <w:rPr>
          <w:rFonts w:ascii="Times New Roman" w:hAnsi="Times New Roman" w:cs="Times New Roman"/>
        </w:rPr>
        <w:t xml:space="preserve"> (2020).</w:t>
      </w:r>
    </w:p>
    <w:p w14:paraId="5067BEBE" w14:textId="77777777" w:rsidR="008A1E9E" w:rsidRPr="00C52F5F" w:rsidRDefault="00DA4A27"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Cramton, P. C., MacKay, D. J. C. &amp; </w:t>
      </w:r>
      <w:proofErr w:type="spellStart"/>
      <w:r w:rsidRPr="00C52F5F">
        <w:rPr>
          <w:rFonts w:ascii="Times New Roman" w:hAnsi="Times New Roman" w:cs="Times New Roman"/>
        </w:rPr>
        <w:t>Ockenfels</w:t>
      </w:r>
      <w:proofErr w:type="spellEnd"/>
      <w:r w:rsidRPr="00C52F5F">
        <w:rPr>
          <w:rFonts w:ascii="Times New Roman" w:hAnsi="Times New Roman" w:cs="Times New Roman"/>
        </w:rPr>
        <w:t>, A. (eds.) Global Carbon Pricing: The Path to</w:t>
      </w:r>
      <w:r w:rsidRPr="00C52F5F">
        <w:rPr>
          <w:rFonts w:ascii="Times New Roman" w:hAnsi="Times New Roman" w:cs="Times New Roman"/>
        </w:rPr>
        <w:t xml:space="preserve"> </w:t>
      </w:r>
      <w:r w:rsidRPr="00C52F5F">
        <w:rPr>
          <w:rFonts w:ascii="Times New Roman" w:hAnsi="Times New Roman" w:cs="Times New Roman"/>
        </w:rPr>
        <w:t>Climate Cooperation (MIT Press, Cambridge, MA, 2017).</w:t>
      </w:r>
      <w:r w:rsidR="008A1E9E" w:rsidRPr="00C52F5F">
        <w:rPr>
          <w:rFonts w:ascii="Times New Roman" w:hAnsi="Times New Roman" w:cs="Times New Roman"/>
        </w:rPr>
        <w:t xml:space="preserve"> </w:t>
      </w:r>
    </w:p>
    <w:p w14:paraId="67A3A441" w14:textId="6EA79B34" w:rsidR="00DA4A27" w:rsidRPr="00C52F5F" w:rsidRDefault="008A1E9E"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Fehr, D., </w:t>
      </w:r>
      <w:proofErr w:type="spellStart"/>
      <w:r w:rsidRPr="00C52F5F">
        <w:rPr>
          <w:rFonts w:ascii="Times New Roman" w:hAnsi="Times New Roman" w:cs="Times New Roman"/>
        </w:rPr>
        <w:t>Mollerstrom</w:t>
      </w:r>
      <w:proofErr w:type="spellEnd"/>
      <w:r w:rsidRPr="00C52F5F">
        <w:rPr>
          <w:rFonts w:ascii="Times New Roman" w:hAnsi="Times New Roman" w:cs="Times New Roman"/>
        </w:rPr>
        <w:t>, J. &amp; Perez-</w:t>
      </w:r>
      <w:proofErr w:type="spellStart"/>
      <w:r w:rsidRPr="00C52F5F">
        <w:rPr>
          <w:rFonts w:ascii="Times New Roman" w:hAnsi="Times New Roman" w:cs="Times New Roman"/>
        </w:rPr>
        <w:t>Truglia</w:t>
      </w:r>
      <w:proofErr w:type="spellEnd"/>
      <w:r w:rsidRPr="00C52F5F">
        <w:rPr>
          <w:rFonts w:ascii="Times New Roman" w:hAnsi="Times New Roman" w:cs="Times New Roman"/>
        </w:rPr>
        <w:t xml:space="preserve">, R. </w:t>
      </w:r>
      <w:proofErr w:type="gramStart"/>
      <w:r w:rsidRPr="00C52F5F">
        <w:rPr>
          <w:rFonts w:ascii="Times New Roman" w:hAnsi="Times New Roman" w:cs="Times New Roman"/>
        </w:rPr>
        <w:t>Your</w:t>
      </w:r>
      <w:proofErr w:type="gramEnd"/>
      <w:r w:rsidRPr="00C52F5F">
        <w:rPr>
          <w:rFonts w:ascii="Times New Roman" w:hAnsi="Times New Roman" w:cs="Times New Roman"/>
        </w:rPr>
        <w:t xml:space="preserve"> Place in the World: Relative Income and Global Inequality. </w:t>
      </w:r>
      <w:r w:rsidRPr="00C52F5F">
        <w:rPr>
          <w:rFonts w:ascii="Times New Roman" w:hAnsi="Times New Roman" w:cs="Times New Roman"/>
          <w:i/>
        </w:rPr>
        <w:t>American Economic Journal: Economic Policy</w:t>
      </w:r>
      <w:r w:rsidRPr="00C52F5F">
        <w:rPr>
          <w:rFonts w:ascii="Times New Roman" w:hAnsi="Times New Roman" w:cs="Times New Roman"/>
        </w:rPr>
        <w:t xml:space="preserve"> (2022).</w:t>
      </w:r>
    </w:p>
    <w:p w14:paraId="2F05640A" w14:textId="09B7CB6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chezleprêtre</w:t>
      </w:r>
      <w:proofErr w:type="spellEnd"/>
      <w:r w:rsidRPr="00C52F5F">
        <w:rPr>
          <w:rFonts w:ascii="Times New Roman" w:hAnsi="Times New Roman" w:cs="Times New Roman"/>
        </w:rPr>
        <w:t xml:space="preserve">, A., Fabre, A., Kruse, T., Sanchez Chico, A., </w:t>
      </w:r>
      <w:proofErr w:type="spellStart"/>
      <w:r w:rsidRPr="00C52F5F">
        <w:rPr>
          <w:rFonts w:ascii="Times New Roman" w:hAnsi="Times New Roman" w:cs="Times New Roman"/>
        </w:rPr>
        <w:t>Planterose</w:t>
      </w:r>
      <w:proofErr w:type="spellEnd"/>
      <w:r w:rsidRPr="00C52F5F">
        <w:rPr>
          <w:rFonts w:ascii="Times New Roman" w:hAnsi="Times New Roman" w:cs="Times New Roman"/>
        </w:rPr>
        <w:t xml:space="preserve">, B. &amp; </w:t>
      </w:r>
      <w:proofErr w:type="spellStart"/>
      <w:r w:rsidRPr="00C52F5F">
        <w:rPr>
          <w:rFonts w:ascii="Times New Roman" w:hAnsi="Times New Roman" w:cs="Times New Roman"/>
        </w:rPr>
        <w:t>Stantcheva</w:t>
      </w:r>
      <w:proofErr w:type="spellEnd"/>
      <w:r w:rsidRPr="00C52F5F">
        <w:rPr>
          <w:rFonts w:ascii="Times New Roman" w:hAnsi="Times New Roman" w:cs="Times New Roman"/>
        </w:rPr>
        <w:t>, S</w:t>
      </w:r>
      <w:r w:rsidRPr="00C52F5F">
        <w:rPr>
          <w:rFonts w:ascii="Times New Roman" w:hAnsi="Times New Roman" w:cs="Times New Roman"/>
        </w:rPr>
        <w:t>. Fighting Climate Change: International Att</w:t>
      </w:r>
      <w:r w:rsidR="00F6240B" w:rsidRPr="00C52F5F">
        <w:rPr>
          <w:rFonts w:ascii="Times New Roman" w:hAnsi="Times New Roman" w:cs="Times New Roman"/>
        </w:rPr>
        <w:t>itudes toward Climate Policies.</w:t>
      </w:r>
      <w:r w:rsidRPr="00C52F5F">
        <w:rPr>
          <w:rFonts w:ascii="Times New Roman" w:hAnsi="Times New Roman" w:cs="Times New Roman"/>
        </w:rPr>
        <w:t xml:space="preserve"> </w:t>
      </w:r>
      <w:r w:rsidRPr="00C52F5F">
        <w:rPr>
          <w:rFonts w:ascii="Times New Roman" w:hAnsi="Times New Roman" w:cs="Times New Roman"/>
          <w:i/>
          <w:iCs/>
        </w:rPr>
        <w:t>NBER Working Paper</w:t>
      </w:r>
      <w:r w:rsidR="00F6240B" w:rsidRPr="00C52F5F">
        <w:rPr>
          <w:rFonts w:ascii="Times New Roman" w:hAnsi="Times New Roman" w:cs="Times New Roman"/>
        </w:rPr>
        <w:t xml:space="preserve"> (2022)</w:t>
      </w:r>
    </w:p>
    <w:p w14:paraId="2C3C85E7" w14:textId="401210B9" w:rsidR="00DA4A27" w:rsidRPr="00C52F5F" w:rsidRDefault="0052282C"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fldChar w:fldCharType="begin"/>
      </w:r>
      <w:r w:rsidRPr="00C52F5F">
        <w:rPr>
          <w:rFonts w:ascii="Times New Roman" w:hAnsi="Times New Roman" w:cs="Times New Roman"/>
        </w:rPr>
        <w:instrText xml:space="preserve"> ADDIN ZOTERO_BIBL {"uncited":[],"omitted":[],"custom":[]} CSL_BIBLIOGRAPHY </w:instrText>
      </w:r>
      <w:r w:rsidRPr="00C52F5F">
        <w:rPr>
          <w:rFonts w:ascii="Times New Roman" w:hAnsi="Times New Roman" w:cs="Times New Roman"/>
        </w:rPr>
        <w:fldChar w:fldCharType="separate"/>
      </w:r>
      <w:proofErr w:type="spellStart"/>
      <w:r w:rsidR="00DA4A27" w:rsidRPr="00C52F5F">
        <w:rPr>
          <w:rFonts w:ascii="Times New Roman" w:hAnsi="Times New Roman" w:cs="Times New Roman"/>
        </w:rPr>
        <w:t>Carattini</w:t>
      </w:r>
      <w:proofErr w:type="spellEnd"/>
      <w:r w:rsidR="00DA4A27" w:rsidRPr="00C52F5F">
        <w:rPr>
          <w:rFonts w:ascii="Times New Roman" w:hAnsi="Times New Roman" w:cs="Times New Roman"/>
        </w:rPr>
        <w:t>, S., Steffen K., &amp;</w:t>
      </w:r>
      <w:r w:rsidRPr="00C52F5F">
        <w:rPr>
          <w:rFonts w:ascii="Times New Roman" w:hAnsi="Times New Roman" w:cs="Times New Roman"/>
        </w:rPr>
        <w:t xml:space="preserve"> </w:t>
      </w:r>
      <w:proofErr w:type="spellStart"/>
      <w:r w:rsidRPr="00C52F5F">
        <w:rPr>
          <w:rFonts w:ascii="Times New Roman" w:hAnsi="Times New Roman" w:cs="Times New Roman"/>
        </w:rPr>
        <w:t>Orlov</w:t>
      </w:r>
      <w:proofErr w:type="spellEnd"/>
      <w:r w:rsidR="00DA4A27" w:rsidRPr="00C52F5F">
        <w:rPr>
          <w:rFonts w:ascii="Times New Roman" w:hAnsi="Times New Roman" w:cs="Times New Roman"/>
        </w:rPr>
        <w:t xml:space="preserve"> A</w:t>
      </w:r>
      <w:r w:rsidRPr="00C52F5F">
        <w:rPr>
          <w:rFonts w:ascii="Times New Roman" w:hAnsi="Times New Roman" w:cs="Times New Roman"/>
        </w:rPr>
        <w:t>.</w:t>
      </w:r>
      <w:r w:rsidR="00F6240B" w:rsidRPr="00C52F5F">
        <w:rPr>
          <w:rFonts w:ascii="Times New Roman" w:hAnsi="Times New Roman" w:cs="Times New Roman"/>
        </w:rPr>
        <w:t xml:space="preserve"> </w:t>
      </w:r>
      <w:r w:rsidRPr="00C52F5F">
        <w:rPr>
          <w:rFonts w:ascii="Times New Roman" w:hAnsi="Times New Roman" w:cs="Times New Roman"/>
        </w:rPr>
        <w:t xml:space="preserve">How to Win Public Support for a Global Carbon Tax. </w:t>
      </w:r>
      <w:r w:rsidRPr="00C52F5F">
        <w:rPr>
          <w:rFonts w:ascii="Times New Roman" w:hAnsi="Times New Roman" w:cs="Times New Roman"/>
          <w:i/>
          <w:iCs/>
        </w:rPr>
        <w:t>Nature</w:t>
      </w:r>
      <w:r w:rsidR="00F6240B" w:rsidRPr="00C52F5F">
        <w:rPr>
          <w:rFonts w:ascii="Times New Roman" w:hAnsi="Times New Roman" w:cs="Times New Roman"/>
        </w:rPr>
        <w:t xml:space="preserve"> (2019)</w:t>
      </w:r>
      <w:r w:rsidR="006D51AB" w:rsidRPr="00C52F5F">
        <w:rPr>
          <w:rFonts w:ascii="Times New Roman" w:hAnsi="Times New Roman" w:cs="Times New Roman"/>
        </w:rPr>
        <w:t xml:space="preserve"> </w:t>
      </w:r>
    </w:p>
    <w:p w14:paraId="35215796" w14:textId="598B58A7" w:rsidR="00C52F5F" w:rsidRPr="00C52F5F" w:rsidRDefault="0052282C" w:rsidP="00C52F5F">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Ghassim</w:t>
      </w:r>
      <w:proofErr w:type="spellEnd"/>
      <w:r w:rsidRPr="00C52F5F">
        <w:rPr>
          <w:rFonts w:ascii="Times New Roman" w:hAnsi="Times New Roman" w:cs="Times New Roman"/>
        </w:rPr>
        <w:t xml:space="preserve">, </w:t>
      </w:r>
      <w:r w:rsidR="00DA4A27" w:rsidRPr="00C52F5F">
        <w:rPr>
          <w:rFonts w:ascii="Times New Roman" w:hAnsi="Times New Roman" w:cs="Times New Roman"/>
        </w:rPr>
        <w:t>F.</w:t>
      </w:r>
      <w:r w:rsidRPr="00C52F5F">
        <w:rPr>
          <w:rFonts w:ascii="Times New Roman" w:hAnsi="Times New Roman" w:cs="Times New Roman"/>
        </w:rPr>
        <w:t>, Koenig-</w:t>
      </w:r>
      <w:proofErr w:type="spellStart"/>
      <w:r w:rsidRPr="00C52F5F">
        <w:rPr>
          <w:rFonts w:ascii="Times New Roman" w:hAnsi="Times New Roman" w:cs="Times New Roman"/>
        </w:rPr>
        <w:t>Archibugi</w:t>
      </w:r>
      <w:proofErr w:type="spellEnd"/>
      <w:r w:rsidR="00DA4A27" w:rsidRPr="00C52F5F">
        <w:rPr>
          <w:rFonts w:ascii="Times New Roman" w:hAnsi="Times New Roman" w:cs="Times New Roman"/>
        </w:rPr>
        <w:t xml:space="preserve"> M.</w:t>
      </w:r>
      <w:r w:rsidRPr="00C52F5F">
        <w:rPr>
          <w:rFonts w:ascii="Times New Roman" w:hAnsi="Times New Roman" w:cs="Times New Roman"/>
        </w:rPr>
        <w:t xml:space="preserve">, </w:t>
      </w:r>
      <w:r w:rsidR="00DA4A27" w:rsidRPr="00C52F5F">
        <w:rPr>
          <w:rFonts w:ascii="Times New Roman" w:hAnsi="Times New Roman" w:cs="Times New Roman"/>
        </w:rPr>
        <w:t>&amp;</w:t>
      </w:r>
      <w:r w:rsidRPr="00C52F5F">
        <w:rPr>
          <w:rFonts w:ascii="Times New Roman" w:hAnsi="Times New Roman" w:cs="Times New Roman"/>
        </w:rPr>
        <w:t xml:space="preserve"> Cabrera</w:t>
      </w:r>
      <w:r w:rsidR="00DA4A27" w:rsidRPr="00C52F5F">
        <w:rPr>
          <w:rFonts w:ascii="Times New Roman" w:hAnsi="Times New Roman" w:cs="Times New Roman"/>
        </w:rPr>
        <w:t xml:space="preserve"> L.</w:t>
      </w:r>
      <w:r w:rsidR="00F6240B" w:rsidRPr="00C52F5F">
        <w:rPr>
          <w:rFonts w:ascii="Times New Roman" w:hAnsi="Times New Roman" w:cs="Times New Roman"/>
        </w:rPr>
        <w:t xml:space="preserve"> </w:t>
      </w:r>
      <w:r w:rsidRPr="00C52F5F">
        <w:rPr>
          <w:rFonts w:ascii="Times New Roman" w:hAnsi="Times New Roman" w:cs="Times New Roman"/>
        </w:rPr>
        <w:t>Public Opinion on Institutional Designs for the United Nations: An I</w:t>
      </w:r>
      <w:r w:rsidR="00F6240B" w:rsidRPr="00C52F5F">
        <w:rPr>
          <w:rFonts w:ascii="Times New Roman" w:hAnsi="Times New Roman" w:cs="Times New Roman"/>
        </w:rPr>
        <w:t>nternational Survey Experiment.</w:t>
      </w:r>
      <w:r w:rsidRPr="00C52F5F">
        <w:rPr>
          <w:rFonts w:ascii="Times New Roman" w:hAnsi="Times New Roman" w:cs="Times New Roman"/>
        </w:rPr>
        <w:t xml:space="preserve"> </w:t>
      </w:r>
      <w:r w:rsidRPr="00C52F5F">
        <w:rPr>
          <w:rFonts w:ascii="Times New Roman" w:hAnsi="Times New Roman" w:cs="Times New Roman"/>
          <w:i/>
          <w:iCs/>
        </w:rPr>
        <w:t>International Studies Quarterly</w:t>
      </w:r>
      <w:r w:rsidR="00F6240B" w:rsidRPr="00C52F5F">
        <w:rPr>
          <w:rFonts w:ascii="Times New Roman" w:hAnsi="Times New Roman" w:cs="Times New Roman"/>
          <w:i/>
          <w:iCs/>
        </w:rPr>
        <w:t xml:space="preserve"> </w:t>
      </w:r>
      <w:r w:rsidRPr="00C52F5F">
        <w:rPr>
          <w:rFonts w:ascii="Times New Roman" w:hAnsi="Times New Roman" w:cs="Times New Roman"/>
        </w:rPr>
        <w:fldChar w:fldCharType="end"/>
      </w:r>
      <w:r w:rsidR="00F6240B" w:rsidRPr="00C52F5F">
        <w:rPr>
          <w:rFonts w:ascii="Times New Roman" w:hAnsi="Times New Roman" w:cs="Times New Roman"/>
        </w:rPr>
        <w:t>(2022)</w:t>
      </w:r>
    </w:p>
    <w:p w14:paraId="05C15F4C" w14:textId="612EB49F" w:rsidR="00C52F5F" w:rsidRDefault="00C52F5F" w:rsidP="00C52F5F">
      <w:pPr>
        <w:rPr>
          <w:b/>
          <w:sz w:val="22"/>
        </w:rPr>
      </w:pPr>
      <w:r w:rsidRPr="007834FD">
        <w:rPr>
          <w:b/>
          <w:sz w:val="22"/>
        </w:rPr>
        <w:lastRenderedPageBreak/>
        <w:t>Supplementary Material references</w:t>
      </w:r>
    </w:p>
    <w:p w14:paraId="57D41DAA" w14:textId="77777777" w:rsidR="007834FD" w:rsidRPr="007834FD" w:rsidRDefault="007834FD" w:rsidP="00C52F5F">
      <w:pPr>
        <w:rPr>
          <w:b/>
          <w:sz w:val="22"/>
        </w:rPr>
      </w:pPr>
    </w:p>
    <w:p w14:paraId="5C304E2E" w14:textId="380A7F46" w:rsidR="00C52F5F" w:rsidRDefault="00C52F5F" w:rsidP="00C52F5F">
      <w:r>
        <w:t xml:space="preserve">A. Agarwal &amp; S. </w:t>
      </w:r>
      <w:proofErr w:type="spellStart"/>
      <w:r>
        <w:t>Narain</w:t>
      </w:r>
      <w:proofErr w:type="spellEnd"/>
      <w:r>
        <w:t xml:space="preserve">. Global Warming in an Unequal World: A Case of Environmental Colonialism. Technical report, India Centre for Science and Environment, 1991. </w:t>
      </w:r>
    </w:p>
    <w:p w14:paraId="443413E0" w14:textId="77777777" w:rsidR="00C52F5F" w:rsidRDefault="00C52F5F" w:rsidP="00C52F5F"/>
    <w:p w14:paraId="1CEB5810" w14:textId="77777777" w:rsidR="00C52F5F" w:rsidRDefault="00C52F5F" w:rsidP="00C52F5F">
      <w:r>
        <w:t xml:space="preserve">M. </w:t>
      </w:r>
      <w:proofErr w:type="spellStart"/>
      <w:r>
        <w:t>Aklin</w:t>
      </w:r>
      <w:proofErr w:type="spellEnd"/>
      <w:r>
        <w:t xml:space="preserve"> &amp; M. </w:t>
      </w:r>
      <w:proofErr w:type="spellStart"/>
      <w:r>
        <w:t>Mildenberger</w:t>
      </w:r>
      <w:proofErr w:type="spellEnd"/>
      <w:r>
        <w:t>. Prisoners of the Wrong Dilemma: Why Distributive Con-</w:t>
      </w:r>
      <w:proofErr w:type="spellStart"/>
      <w:r>
        <w:t>flict</w:t>
      </w:r>
      <w:proofErr w:type="spellEnd"/>
      <w:r>
        <w:t xml:space="preserve">, Not Collective Action, Characterizes the Politics of Climate Change. Global </w:t>
      </w:r>
      <w:proofErr w:type="spellStart"/>
      <w:r>
        <w:t>Envi-ronmental</w:t>
      </w:r>
      <w:proofErr w:type="spellEnd"/>
      <w:r>
        <w:t xml:space="preserve"> Politics, 2020. </w:t>
      </w:r>
    </w:p>
    <w:p w14:paraId="0B9E0F92" w14:textId="77777777" w:rsidR="00C52F5F" w:rsidRDefault="00C52F5F" w:rsidP="00C52F5F"/>
    <w:p w14:paraId="49C7F887" w14:textId="77777777" w:rsidR="00C52F5F" w:rsidRDefault="00C52F5F" w:rsidP="00C52F5F">
      <w:r>
        <w:t xml:space="preserve">F. H. </w:t>
      </w:r>
      <w:proofErr w:type="spellStart"/>
      <w:r>
        <w:t>Allport</w:t>
      </w:r>
      <w:proofErr w:type="spellEnd"/>
      <w:r>
        <w:t xml:space="preserve">. Social Psychology. Journal of Philosophy </w:t>
      </w:r>
      <w:proofErr w:type="spellStart"/>
      <w:r>
        <w:t>Inc</w:t>
      </w:r>
      <w:proofErr w:type="spellEnd"/>
      <w:r>
        <w:t xml:space="preserve">, 1924. </w:t>
      </w:r>
    </w:p>
    <w:p w14:paraId="17963E7E" w14:textId="77777777" w:rsidR="00C52F5F" w:rsidRDefault="00C52F5F" w:rsidP="00C52F5F"/>
    <w:p w14:paraId="79E82D61" w14:textId="77777777" w:rsidR="00C52F5F" w:rsidRDefault="00C52F5F" w:rsidP="00C52F5F">
      <w:r>
        <w:t xml:space="preserve">A. </w:t>
      </w:r>
      <w:proofErr w:type="spellStart"/>
      <w:r>
        <w:t>Alsamawi</w:t>
      </w:r>
      <w:proofErr w:type="spellEnd"/>
      <w:r>
        <w:t xml:space="preserve">, J. Murray, &amp; M. </w:t>
      </w:r>
      <w:proofErr w:type="spellStart"/>
      <w:r>
        <w:t>Lenzen</w:t>
      </w:r>
      <w:proofErr w:type="spellEnd"/>
      <w:r>
        <w:t xml:space="preserve">. The Employment Footprints of Nations. Journal of Industrial Ecology, 2014. </w:t>
      </w:r>
    </w:p>
    <w:p w14:paraId="5B21D8A0" w14:textId="77777777" w:rsidR="00C52F5F" w:rsidRDefault="00C52F5F" w:rsidP="00C52F5F"/>
    <w:p w14:paraId="3C804BAA" w14:textId="77777777" w:rsidR="00C52F5F" w:rsidRDefault="00C52F5F" w:rsidP="00C52F5F">
      <w:r>
        <w:t xml:space="preserve">Americans for Tax Fairness. Support for Biden’s Tax and Economic Plans. Technical report, 2021. </w:t>
      </w:r>
    </w:p>
    <w:p w14:paraId="20E394EC" w14:textId="77777777" w:rsidR="00C52F5F" w:rsidRDefault="00C52F5F" w:rsidP="00C52F5F"/>
    <w:p w14:paraId="55D4E53E" w14:textId="77777777" w:rsidR="00C52F5F" w:rsidRDefault="00C52F5F" w:rsidP="00C52F5F">
      <w:r>
        <w:t xml:space="preserve">P. Andre, T. </w:t>
      </w:r>
      <w:proofErr w:type="spellStart"/>
      <w:r>
        <w:t>Boneva</w:t>
      </w:r>
      <w:proofErr w:type="spellEnd"/>
      <w:r>
        <w:t xml:space="preserve">, F. Chopra, &amp; A. Falk. Misperceived Social Norms and Willingness to Act Against Climate Change. 2022. </w:t>
      </w:r>
    </w:p>
    <w:p w14:paraId="636B6E9D" w14:textId="77777777" w:rsidR="00C52F5F" w:rsidRDefault="00C52F5F" w:rsidP="00C52F5F"/>
    <w:p w14:paraId="2B7F56E0" w14:textId="77777777" w:rsidR="00C52F5F" w:rsidRDefault="00C52F5F" w:rsidP="00C52F5F">
      <w:r>
        <w:t xml:space="preserve">D. </w:t>
      </w:r>
      <w:proofErr w:type="spellStart"/>
      <w:r>
        <w:t>Archibugi</w:t>
      </w:r>
      <w:proofErr w:type="spellEnd"/>
      <w:r>
        <w:t>, M. Koenig-</w:t>
      </w:r>
      <w:proofErr w:type="spellStart"/>
      <w:r>
        <w:t>Archibugi</w:t>
      </w:r>
      <w:proofErr w:type="spellEnd"/>
      <w:r>
        <w:t xml:space="preserve">, &amp; R. </w:t>
      </w:r>
      <w:proofErr w:type="spellStart"/>
      <w:r>
        <w:t>Marchetti</w:t>
      </w:r>
      <w:proofErr w:type="spellEnd"/>
      <w:r>
        <w:t xml:space="preserve">. Global Democracy: Normative and Empirical Perspectives. Cambridge University Press, 2011. </w:t>
      </w:r>
    </w:p>
    <w:p w14:paraId="4F34A10C" w14:textId="77777777" w:rsidR="00C52F5F" w:rsidRDefault="00C52F5F" w:rsidP="00C52F5F"/>
    <w:p w14:paraId="311322C0" w14:textId="77777777" w:rsidR="00C52F5F" w:rsidRDefault="00C52F5F" w:rsidP="00C52F5F">
      <w:r>
        <w:t xml:space="preserve">E. </w:t>
      </w:r>
      <w:proofErr w:type="spellStart"/>
      <w:r>
        <w:t>Arghiri</w:t>
      </w:r>
      <w:proofErr w:type="spellEnd"/>
      <w:r>
        <w:t xml:space="preserve">. Unequal Exchange: A Study of the Imperialism in Trade. 1972. </w:t>
      </w:r>
    </w:p>
    <w:p w14:paraId="4628EDFA" w14:textId="77777777" w:rsidR="00C52F5F" w:rsidRDefault="00C52F5F" w:rsidP="00C52F5F"/>
    <w:p w14:paraId="2B3E5B93" w14:textId="77777777" w:rsidR="00C52F5F" w:rsidRDefault="00C52F5F" w:rsidP="00C52F5F">
      <w:r>
        <w:t xml:space="preserve">T. </w:t>
      </w:r>
      <w:proofErr w:type="spellStart"/>
      <w:r>
        <w:t>Athanasiou</w:t>
      </w:r>
      <w:proofErr w:type="spellEnd"/>
      <w:r>
        <w:t xml:space="preserve">, C. </w:t>
      </w:r>
      <w:proofErr w:type="spellStart"/>
      <w:r>
        <w:t>Holz</w:t>
      </w:r>
      <w:proofErr w:type="spellEnd"/>
      <w:r>
        <w:t xml:space="preserve">, &amp; S. </w:t>
      </w:r>
      <w:proofErr w:type="spellStart"/>
      <w:r>
        <w:t>Kartha</w:t>
      </w:r>
      <w:proofErr w:type="spellEnd"/>
      <w:r>
        <w:t xml:space="preserve">. Fair Shares – Lessons from Practice, Thoughts on Strategy. 2022. </w:t>
      </w:r>
    </w:p>
    <w:p w14:paraId="124BE262" w14:textId="77777777" w:rsidR="00C52F5F" w:rsidRDefault="00C52F5F" w:rsidP="00C52F5F"/>
    <w:p w14:paraId="04388420" w14:textId="77777777" w:rsidR="00C52F5F" w:rsidRDefault="00C52F5F" w:rsidP="00C52F5F">
      <w:r>
        <w:t xml:space="preserve">P. Baer, J. Harte, B. Haya, A. V. Herzog, J. </w:t>
      </w:r>
      <w:proofErr w:type="spellStart"/>
      <w:r>
        <w:t>Holdren</w:t>
      </w:r>
      <w:proofErr w:type="spellEnd"/>
      <w:r>
        <w:t xml:space="preserve">, N. E. </w:t>
      </w:r>
      <w:proofErr w:type="spellStart"/>
      <w:r>
        <w:t>Hultman</w:t>
      </w:r>
      <w:proofErr w:type="spellEnd"/>
      <w:r>
        <w:t xml:space="preserve">, D. M. </w:t>
      </w:r>
      <w:proofErr w:type="spellStart"/>
      <w:r>
        <w:t>Kammen</w:t>
      </w:r>
      <w:proofErr w:type="spellEnd"/>
      <w:r>
        <w:t xml:space="preserve">, R. B. </w:t>
      </w:r>
      <w:proofErr w:type="spellStart"/>
      <w:r>
        <w:t>Norgaard</w:t>
      </w:r>
      <w:proofErr w:type="spellEnd"/>
      <w:r>
        <w:t xml:space="preserve">, &amp; L. Raymond. Equity and Greenhouse Gas Responsibility. Science, 2000. </w:t>
      </w:r>
    </w:p>
    <w:p w14:paraId="07316DC9" w14:textId="77777777" w:rsidR="00C52F5F" w:rsidRDefault="00C52F5F" w:rsidP="00C52F5F"/>
    <w:p w14:paraId="0E4D674D" w14:textId="77777777" w:rsidR="00C52F5F" w:rsidRDefault="00C52F5F" w:rsidP="00C52F5F">
      <w:r>
        <w:t xml:space="preserve">P. Baer, G. </w:t>
      </w:r>
      <w:proofErr w:type="spellStart"/>
      <w:r>
        <w:t>Fieldman</w:t>
      </w:r>
      <w:proofErr w:type="spellEnd"/>
      <w:r>
        <w:t xml:space="preserve">, T. </w:t>
      </w:r>
      <w:proofErr w:type="spellStart"/>
      <w:r>
        <w:t>Athanasiou</w:t>
      </w:r>
      <w:proofErr w:type="spellEnd"/>
      <w:r>
        <w:t xml:space="preserve">, &amp; S. </w:t>
      </w:r>
      <w:proofErr w:type="spellStart"/>
      <w:r>
        <w:t>Kartha</w:t>
      </w:r>
      <w:proofErr w:type="spellEnd"/>
      <w:r>
        <w:t xml:space="preserve">. Greenhouse Development Rights: To-wards an equitable framework for global climate policy. Cambridge Review of </w:t>
      </w:r>
      <w:proofErr w:type="spellStart"/>
      <w:r>
        <w:t>Interna-tional</w:t>
      </w:r>
      <w:proofErr w:type="spellEnd"/>
      <w:r>
        <w:t xml:space="preserve"> Affairs, 2008. </w:t>
      </w:r>
    </w:p>
    <w:p w14:paraId="4A80C00D" w14:textId="77777777" w:rsidR="00C52F5F" w:rsidRDefault="00C52F5F" w:rsidP="00C52F5F"/>
    <w:p w14:paraId="48548CB6" w14:textId="77777777" w:rsidR="00C52F5F" w:rsidRDefault="00C52F5F" w:rsidP="00C52F5F">
      <w:r>
        <w:t xml:space="preserve">F. </w:t>
      </w:r>
      <w:proofErr w:type="spellStart"/>
      <w:r>
        <w:t>Bastagli</w:t>
      </w:r>
      <w:proofErr w:type="spellEnd"/>
      <w:r>
        <w:t>, J. Hagen-</w:t>
      </w:r>
      <w:proofErr w:type="spellStart"/>
      <w:r>
        <w:t>Zanker</w:t>
      </w:r>
      <w:proofErr w:type="spellEnd"/>
      <w:r>
        <w:t xml:space="preserve">, L. Harman, V. </w:t>
      </w:r>
      <w:proofErr w:type="spellStart"/>
      <w:r>
        <w:t>Barca</w:t>
      </w:r>
      <w:proofErr w:type="spellEnd"/>
      <w:r>
        <w:t xml:space="preserve">, G. </w:t>
      </w:r>
      <w:proofErr w:type="spellStart"/>
      <w:r>
        <w:t>Sturge</w:t>
      </w:r>
      <w:proofErr w:type="spellEnd"/>
      <w:r>
        <w:t xml:space="preserve">, &amp; T. Schmidt. Cash transfers: What does the evidence say? Technical report, ODI, 2016. </w:t>
      </w:r>
    </w:p>
    <w:p w14:paraId="6EA701B9" w14:textId="77777777" w:rsidR="00C52F5F" w:rsidRDefault="00C52F5F" w:rsidP="00C52F5F">
      <w:r>
        <w:t xml:space="preserve"> </w:t>
      </w:r>
    </w:p>
    <w:p w14:paraId="17FA0DB8" w14:textId="77777777" w:rsidR="00C52F5F" w:rsidRPr="00C52F5F" w:rsidRDefault="00C52F5F" w:rsidP="00C52F5F">
      <w:pPr>
        <w:rPr>
          <w:lang w:val="fr-FR"/>
        </w:rPr>
      </w:pPr>
      <w:proofErr w:type="gramStart"/>
      <w:r>
        <w:t xml:space="preserve">N. Bauer, K. Calvin, J. </w:t>
      </w:r>
      <w:proofErr w:type="spellStart"/>
      <w:r>
        <w:t>Emmerling</w:t>
      </w:r>
      <w:proofErr w:type="spellEnd"/>
      <w:r>
        <w:t xml:space="preserve">, O. </w:t>
      </w:r>
      <w:proofErr w:type="spellStart"/>
      <w:r>
        <w:t>Fricko</w:t>
      </w:r>
      <w:proofErr w:type="spellEnd"/>
      <w:r>
        <w:t xml:space="preserve">, S. Fujimori, J. </w:t>
      </w:r>
      <w:proofErr w:type="spellStart"/>
      <w:r>
        <w:t>Hilaire</w:t>
      </w:r>
      <w:proofErr w:type="spellEnd"/>
      <w:r>
        <w:t xml:space="preserve">, J. </w:t>
      </w:r>
      <w:proofErr w:type="spellStart"/>
      <w:r>
        <w:t>Eom</w:t>
      </w:r>
      <w:proofErr w:type="spellEnd"/>
      <w:r>
        <w:t xml:space="preserve">, V. </w:t>
      </w:r>
      <w:proofErr w:type="spellStart"/>
      <w:r>
        <w:t>Krey</w:t>
      </w:r>
      <w:proofErr w:type="spellEnd"/>
      <w:r>
        <w:t xml:space="preserve">, E. </w:t>
      </w:r>
      <w:proofErr w:type="spellStart"/>
      <w:r>
        <w:t>Kriegler</w:t>
      </w:r>
      <w:proofErr w:type="spellEnd"/>
      <w:r>
        <w:t xml:space="preserve">, I. </w:t>
      </w:r>
      <w:proofErr w:type="spellStart"/>
      <w:r>
        <w:t>Mouratiadou</w:t>
      </w:r>
      <w:proofErr w:type="spellEnd"/>
      <w:r>
        <w:t xml:space="preserve">, H. </w:t>
      </w:r>
      <w:proofErr w:type="spellStart"/>
      <w:r>
        <w:t>Sytze</w:t>
      </w:r>
      <w:proofErr w:type="spellEnd"/>
      <w:r>
        <w:t xml:space="preserve"> de Boer, M. van den Berg, S. Carrara, V. </w:t>
      </w:r>
      <w:proofErr w:type="spellStart"/>
      <w:r>
        <w:t>Daioglou</w:t>
      </w:r>
      <w:proofErr w:type="spellEnd"/>
      <w:r>
        <w:t xml:space="preserve">, L. </w:t>
      </w:r>
      <w:proofErr w:type="spellStart"/>
      <w:r>
        <w:t>Drouet</w:t>
      </w:r>
      <w:proofErr w:type="spellEnd"/>
      <w:r>
        <w:t xml:space="preserve">, J. E. Edmonds, D. </w:t>
      </w:r>
      <w:proofErr w:type="spellStart"/>
      <w:r>
        <w:t>Gernaat</w:t>
      </w:r>
      <w:proofErr w:type="spellEnd"/>
      <w:r>
        <w:t xml:space="preserve">, P. </w:t>
      </w:r>
      <w:proofErr w:type="spellStart"/>
      <w:r>
        <w:t>Havlik</w:t>
      </w:r>
      <w:proofErr w:type="spellEnd"/>
      <w:r>
        <w:t xml:space="preserve">, N. Johnson, D. Klein, P. Kyle, G. Marangoni, T. Masui, R. C. </w:t>
      </w:r>
      <w:proofErr w:type="spellStart"/>
      <w:r>
        <w:t>Pietzcker</w:t>
      </w:r>
      <w:proofErr w:type="spellEnd"/>
      <w:r>
        <w:t xml:space="preserve">, M. </w:t>
      </w:r>
      <w:proofErr w:type="spellStart"/>
      <w:r>
        <w:t>Strubegger</w:t>
      </w:r>
      <w:proofErr w:type="spellEnd"/>
      <w:r>
        <w:t xml:space="preserve">, M. Wise, K. </w:t>
      </w:r>
      <w:proofErr w:type="spellStart"/>
      <w:r>
        <w:t>Riahi</w:t>
      </w:r>
      <w:proofErr w:type="spellEnd"/>
      <w:r>
        <w:t xml:space="preserve">, &amp; D. P. van </w:t>
      </w:r>
      <w:proofErr w:type="spellStart"/>
      <w:r>
        <w:t>Vuuren</w:t>
      </w:r>
      <w:proofErr w:type="spellEnd"/>
      <w:r>
        <w:t>.</w:t>
      </w:r>
      <w:proofErr w:type="gramEnd"/>
      <w:r>
        <w:t xml:space="preserve"> Shared Socio-Economic Pathways of the Energy Sector – Quantifying the Narratives. </w:t>
      </w:r>
      <w:r w:rsidRPr="00C52F5F">
        <w:rPr>
          <w:lang w:val="fr-FR"/>
        </w:rPr>
        <w:t xml:space="preserve">Global </w:t>
      </w:r>
      <w:proofErr w:type="spellStart"/>
      <w:r w:rsidRPr="00C52F5F">
        <w:rPr>
          <w:lang w:val="fr-FR"/>
        </w:rPr>
        <w:t>Environmental</w:t>
      </w:r>
      <w:proofErr w:type="spellEnd"/>
      <w:r w:rsidRPr="00C52F5F">
        <w:rPr>
          <w:lang w:val="fr-FR"/>
        </w:rPr>
        <w:t xml:space="preserve"> Change, 2017. </w:t>
      </w:r>
    </w:p>
    <w:p w14:paraId="6EED1AE4" w14:textId="77777777" w:rsidR="00C52F5F" w:rsidRPr="00C52F5F" w:rsidRDefault="00C52F5F" w:rsidP="00C52F5F">
      <w:pPr>
        <w:rPr>
          <w:lang w:val="fr-FR"/>
        </w:rPr>
      </w:pPr>
    </w:p>
    <w:p w14:paraId="192D8EDF" w14:textId="77777777" w:rsidR="00C52F5F" w:rsidRDefault="00C52F5F" w:rsidP="00C52F5F">
      <w:r w:rsidRPr="00C52F5F">
        <w:rPr>
          <w:lang w:val="fr-FR"/>
        </w:rPr>
        <w:t xml:space="preserve">M. </w:t>
      </w:r>
      <w:proofErr w:type="spellStart"/>
      <w:r w:rsidRPr="00C52F5F">
        <w:rPr>
          <w:lang w:val="fr-FR"/>
        </w:rPr>
        <w:t>Bauhr</w:t>
      </w:r>
      <w:proofErr w:type="spellEnd"/>
      <w:r w:rsidRPr="00C52F5F">
        <w:rPr>
          <w:lang w:val="fr-FR"/>
        </w:rPr>
        <w:t xml:space="preserve">, N. Charron, &amp; N. </w:t>
      </w:r>
      <w:proofErr w:type="spellStart"/>
      <w:r w:rsidRPr="00C52F5F">
        <w:rPr>
          <w:lang w:val="fr-FR"/>
        </w:rPr>
        <w:t>Nasiritousi</w:t>
      </w:r>
      <w:proofErr w:type="spellEnd"/>
      <w:r w:rsidRPr="00C52F5F">
        <w:rPr>
          <w:lang w:val="fr-FR"/>
        </w:rPr>
        <w:t xml:space="preserve">. </w:t>
      </w:r>
      <w:proofErr w:type="spellStart"/>
      <w:r w:rsidRPr="00C52F5F">
        <w:rPr>
          <w:lang w:val="fr-FR"/>
        </w:rPr>
        <w:t>Does</w:t>
      </w:r>
      <w:proofErr w:type="spellEnd"/>
      <w:r w:rsidRPr="00C52F5F">
        <w:rPr>
          <w:lang w:val="fr-FR"/>
        </w:rPr>
        <w:t xml:space="preserve"> Corruption Cause </w:t>
      </w:r>
      <w:proofErr w:type="spellStart"/>
      <w:r w:rsidRPr="00C52F5F">
        <w:rPr>
          <w:lang w:val="fr-FR"/>
        </w:rPr>
        <w:t>Aid</w:t>
      </w:r>
      <w:proofErr w:type="spellEnd"/>
      <w:r w:rsidRPr="00C52F5F">
        <w:rPr>
          <w:lang w:val="fr-FR"/>
        </w:rPr>
        <w:t xml:space="preserve"> Fatigue? </w:t>
      </w:r>
      <w:r>
        <w:t xml:space="preserve">Public Opinion and the Aid-Corruption Paradox. International Studies Quarterly, 2013. </w:t>
      </w:r>
    </w:p>
    <w:p w14:paraId="03CEC62D" w14:textId="77777777" w:rsidR="00C52F5F" w:rsidRDefault="00C52F5F" w:rsidP="00C52F5F"/>
    <w:p w14:paraId="2E955290" w14:textId="77777777" w:rsidR="00C52F5F" w:rsidRDefault="00C52F5F" w:rsidP="00C52F5F">
      <w:r>
        <w:t xml:space="preserve">A. B. </w:t>
      </w:r>
      <w:proofErr w:type="spellStart"/>
      <w:r>
        <w:t>Bayram</w:t>
      </w:r>
      <w:proofErr w:type="spellEnd"/>
      <w:r>
        <w:t xml:space="preserve">. What drives modern Diogenes? Individual values and cosmopolitan </w:t>
      </w:r>
      <w:proofErr w:type="spellStart"/>
      <w:r>
        <w:t>alle-giance</w:t>
      </w:r>
      <w:proofErr w:type="spellEnd"/>
      <w:r>
        <w:t xml:space="preserve">. European Journal of International Relations, 2015. </w:t>
      </w:r>
    </w:p>
    <w:p w14:paraId="318D2A37" w14:textId="77777777" w:rsidR="00C52F5F" w:rsidRDefault="00C52F5F" w:rsidP="00C52F5F"/>
    <w:p w14:paraId="0F9959E6" w14:textId="77777777" w:rsidR="00C52F5F" w:rsidRDefault="00C52F5F" w:rsidP="00C52F5F">
      <w:r>
        <w:t xml:space="preserve">A. B. </w:t>
      </w:r>
      <w:proofErr w:type="spellStart"/>
      <w:r>
        <w:t>Bayram</w:t>
      </w:r>
      <w:proofErr w:type="spellEnd"/>
      <w:r>
        <w:t xml:space="preserve">. Aiding Strangers: Generalized Trust and the Moral Basis of Public Support for Foreign Development Aid. Foreign Policy Analysis, 2017. </w:t>
      </w:r>
    </w:p>
    <w:p w14:paraId="091A7ED6" w14:textId="77777777" w:rsidR="00C52F5F" w:rsidRDefault="00C52F5F" w:rsidP="00C52F5F"/>
    <w:p w14:paraId="588086A5" w14:textId="77777777" w:rsidR="00C52F5F" w:rsidRDefault="00C52F5F" w:rsidP="00C52F5F">
      <w:r>
        <w:t xml:space="preserve">M. M. Bechtel &amp; K. F. </w:t>
      </w:r>
      <w:proofErr w:type="spellStart"/>
      <w:r>
        <w:t>Scheve</w:t>
      </w:r>
      <w:proofErr w:type="spellEnd"/>
      <w:r>
        <w:t xml:space="preserve">. Mass support for global climate agreements depends on institutional design. Proceedings of the National Academy of Sciences, 2013. </w:t>
      </w:r>
    </w:p>
    <w:p w14:paraId="55BA5CE7" w14:textId="77777777" w:rsidR="00C52F5F" w:rsidRDefault="00C52F5F" w:rsidP="00C52F5F"/>
    <w:p w14:paraId="698AF883" w14:textId="77777777" w:rsidR="00C52F5F" w:rsidRDefault="00C52F5F" w:rsidP="00C52F5F">
      <w:r>
        <w:t xml:space="preserve">L. F. </w:t>
      </w:r>
      <w:proofErr w:type="spellStart"/>
      <w:r>
        <w:t>Beiser</w:t>
      </w:r>
      <w:proofErr w:type="spellEnd"/>
      <w:r>
        <w:t xml:space="preserve">-McGrath &amp; T. </w:t>
      </w:r>
      <w:proofErr w:type="spellStart"/>
      <w:r>
        <w:t>Bernauer</w:t>
      </w:r>
      <w:proofErr w:type="spellEnd"/>
      <w:r>
        <w:t xml:space="preserve">. Commitment failures are unlikely to undermine public support for the Paris agreement. Nature Climate Change, 2019. </w:t>
      </w:r>
    </w:p>
    <w:p w14:paraId="136C9754" w14:textId="77777777" w:rsidR="00C52F5F" w:rsidRDefault="00C52F5F" w:rsidP="00C52F5F"/>
    <w:p w14:paraId="47F62DE8" w14:textId="77777777" w:rsidR="00C52F5F" w:rsidRDefault="00C52F5F" w:rsidP="00C52F5F">
      <w:r>
        <w:lastRenderedPageBreak/>
        <w:t xml:space="preserve">L. F. </w:t>
      </w:r>
      <w:proofErr w:type="spellStart"/>
      <w:r>
        <w:t>Beiser</w:t>
      </w:r>
      <w:proofErr w:type="spellEnd"/>
      <w:r>
        <w:t xml:space="preserve">-McGrath &amp; T. </w:t>
      </w:r>
      <w:proofErr w:type="spellStart"/>
      <w:r>
        <w:t>Bernauer</w:t>
      </w:r>
      <w:proofErr w:type="spellEnd"/>
      <w:r>
        <w:t>. Could revenue recycling make effective carbon taxa-</w:t>
      </w:r>
      <w:proofErr w:type="spellStart"/>
      <w:r>
        <w:t>tion</w:t>
      </w:r>
      <w:proofErr w:type="spellEnd"/>
      <w:r>
        <w:t xml:space="preserve"> politically feasible? Science Advances, 2019. </w:t>
      </w:r>
    </w:p>
    <w:p w14:paraId="4A4C068E" w14:textId="77777777" w:rsidR="00C52F5F" w:rsidRDefault="00C52F5F" w:rsidP="00C52F5F"/>
    <w:p w14:paraId="61A4574A" w14:textId="77777777" w:rsidR="00C52F5F" w:rsidRDefault="00C52F5F" w:rsidP="00C52F5F">
      <w:r>
        <w:t xml:space="preserve">T. </w:t>
      </w:r>
      <w:proofErr w:type="spellStart"/>
      <w:r>
        <w:t>Bernauer</w:t>
      </w:r>
      <w:proofErr w:type="spellEnd"/>
      <w:r>
        <w:t xml:space="preserve"> &amp; R. </w:t>
      </w:r>
      <w:proofErr w:type="spellStart"/>
      <w:r>
        <w:t>Gampfer</w:t>
      </w:r>
      <w:proofErr w:type="spellEnd"/>
      <w:r>
        <w:t xml:space="preserve">. How robust is public support for unilateral climate policy? Environmental Science &amp; Policy, 2015. </w:t>
      </w:r>
    </w:p>
    <w:p w14:paraId="78B5ACB0" w14:textId="77777777" w:rsidR="00C52F5F" w:rsidRDefault="00C52F5F" w:rsidP="00C52F5F"/>
    <w:p w14:paraId="6CAED0F9" w14:textId="77777777" w:rsidR="00C52F5F" w:rsidRDefault="00C52F5F" w:rsidP="00C52F5F">
      <w:r>
        <w:t xml:space="preserve">G. Bertram. Tradeable emission permits and the control of greenhouse gases. The Journal of Development Studies, 1992. </w:t>
      </w:r>
    </w:p>
    <w:p w14:paraId="0993D62C" w14:textId="77777777" w:rsidR="00C52F5F" w:rsidRDefault="00C52F5F" w:rsidP="00C52F5F"/>
    <w:p w14:paraId="078C1740" w14:textId="77777777" w:rsidR="00C52F5F" w:rsidRDefault="00C52F5F" w:rsidP="00C52F5F">
      <w:r>
        <w:t xml:space="preserve">O. Blanchard &amp; J. </w:t>
      </w:r>
      <w:proofErr w:type="spellStart"/>
      <w:r>
        <w:t>Tirole</w:t>
      </w:r>
      <w:proofErr w:type="spellEnd"/>
      <w:r>
        <w:t xml:space="preserve">. Major Future Economic Challenges. 2021. </w:t>
      </w:r>
    </w:p>
    <w:p w14:paraId="2464ADBF" w14:textId="77777777" w:rsidR="00C52F5F" w:rsidRDefault="00C52F5F" w:rsidP="00C52F5F"/>
    <w:p w14:paraId="456A3467" w14:textId="77777777" w:rsidR="00C52F5F" w:rsidRDefault="00C52F5F" w:rsidP="00C52F5F">
      <w:r>
        <w:t xml:space="preserve">T. </w:t>
      </w:r>
      <w:proofErr w:type="spellStart"/>
      <w:r>
        <w:t>Bodenstein</w:t>
      </w:r>
      <w:proofErr w:type="spellEnd"/>
      <w:r>
        <w:t xml:space="preserve"> &amp; J. Faust. Who Cares? European Public Opinion on Foreign Aid and Political Conditionality. JCMS: Journal of Common Market Studies, 2017. </w:t>
      </w:r>
    </w:p>
    <w:p w14:paraId="16694037" w14:textId="77777777" w:rsidR="00C52F5F" w:rsidRDefault="00C52F5F" w:rsidP="00C52F5F"/>
    <w:p w14:paraId="5ED14DED" w14:textId="77777777" w:rsidR="00C52F5F" w:rsidRDefault="00C52F5F" w:rsidP="00C52F5F">
      <w:r>
        <w:t xml:space="preserve">K. B. </w:t>
      </w:r>
      <w:proofErr w:type="spellStart"/>
      <w:r>
        <w:t>Bolch</w:t>
      </w:r>
      <w:proofErr w:type="spellEnd"/>
      <w:r>
        <w:t xml:space="preserve">, L. </w:t>
      </w:r>
      <w:proofErr w:type="spellStart"/>
      <w:r>
        <w:t>Ceriani</w:t>
      </w:r>
      <w:proofErr w:type="spellEnd"/>
      <w:r>
        <w:t xml:space="preserve">, &amp; L. F. Lopez´-Calva. The </w:t>
      </w:r>
      <w:proofErr w:type="spellStart"/>
      <w:r>
        <w:t>arithmetics</w:t>
      </w:r>
      <w:proofErr w:type="spellEnd"/>
      <w:r>
        <w:t xml:space="preserve"> and politics of domestic resource mobilization for poverty eradication. World Development, 2022.  </w:t>
      </w:r>
    </w:p>
    <w:p w14:paraId="1EA77609" w14:textId="77777777" w:rsidR="00C52F5F" w:rsidRDefault="00C52F5F" w:rsidP="00C52F5F"/>
    <w:p w14:paraId="1967F131" w14:textId="77777777" w:rsidR="00C52F5F" w:rsidRDefault="00C52F5F" w:rsidP="00C52F5F">
      <w:r>
        <w:t xml:space="preserve">A. W. </w:t>
      </w:r>
      <w:proofErr w:type="spellStart"/>
      <w:r>
        <w:t>Cappelen</w:t>
      </w:r>
      <w:proofErr w:type="spellEnd"/>
      <w:r>
        <w:t xml:space="preserve">, B. </w:t>
      </w:r>
      <w:proofErr w:type="spellStart"/>
      <w:r>
        <w:t>Enke</w:t>
      </w:r>
      <w:proofErr w:type="spellEnd"/>
      <w:r>
        <w:t xml:space="preserve">, &amp; B. </w:t>
      </w:r>
      <w:proofErr w:type="spellStart"/>
      <w:r>
        <w:t>Tungodden</w:t>
      </w:r>
      <w:proofErr w:type="spellEnd"/>
      <w:r>
        <w:t xml:space="preserve">. Universalism: Global Evidence, 2022. </w:t>
      </w:r>
    </w:p>
    <w:p w14:paraId="439CA7F0" w14:textId="77777777" w:rsidR="00C52F5F" w:rsidRDefault="00C52F5F" w:rsidP="00C52F5F"/>
    <w:p w14:paraId="6BE3726F" w14:textId="77777777" w:rsidR="00C52F5F" w:rsidRDefault="00C52F5F" w:rsidP="00C52F5F">
      <w:r w:rsidRPr="00C52F5F">
        <w:rPr>
          <w:lang w:val="de-DE"/>
        </w:rPr>
        <w:t xml:space="preserve">S. </w:t>
      </w:r>
      <w:proofErr w:type="spellStart"/>
      <w:r w:rsidRPr="00C52F5F">
        <w:rPr>
          <w:lang w:val="de-DE"/>
        </w:rPr>
        <w:t>Carattini</w:t>
      </w:r>
      <w:proofErr w:type="spellEnd"/>
      <w:r w:rsidRPr="00C52F5F">
        <w:rPr>
          <w:lang w:val="de-DE"/>
        </w:rPr>
        <w:t xml:space="preserve">, S. </w:t>
      </w:r>
      <w:proofErr w:type="spellStart"/>
      <w:r w:rsidRPr="00C52F5F">
        <w:rPr>
          <w:lang w:val="de-DE"/>
        </w:rPr>
        <w:t>Kallbekken</w:t>
      </w:r>
      <w:proofErr w:type="spellEnd"/>
      <w:r w:rsidRPr="00C52F5F">
        <w:rPr>
          <w:lang w:val="de-DE"/>
        </w:rPr>
        <w:t xml:space="preserve">, &amp; A. </w:t>
      </w:r>
      <w:proofErr w:type="spellStart"/>
      <w:r w:rsidRPr="00C52F5F">
        <w:rPr>
          <w:lang w:val="de-DE"/>
        </w:rPr>
        <w:t>Orlov</w:t>
      </w:r>
      <w:proofErr w:type="spellEnd"/>
      <w:r w:rsidRPr="00C52F5F">
        <w:rPr>
          <w:lang w:val="de-DE"/>
        </w:rPr>
        <w:t xml:space="preserve">. </w:t>
      </w:r>
      <w:r>
        <w:t xml:space="preserve">How to win public support for a global carbon tax. Nature, 2019. </w:t>
      </w:r>
    </w:p>
    <w:p w14:paraId="0FA9FAC6" w14:textId="77777777" w:rsidR="00C52F5F" w:rsidRDefault="00C52F5F" w:rsidP="00C52F5F"/>
    <w:p w14:paraId="07062785" w14:textId="77777777" w:rsidR="00C52F5F" w:rsidRDefault="00C52F5F" w:rsidP="00C52F5F">
      <w:r>
        <w:t xml:space="preserve">F. </w:t>
      </w:r>
      <w:proofErr w:type="spellStart"/>
      <w:r>
        <w:t>Carlsson</w:t>
      </w:r>
      <w:proofErr w:type="spellEnd"/>
      <w:r>
        <w:t xml:space="preserve">, M. </w:t>
      </w:r>
      <w:proofErr w:type="spellStart"/>
      <w:r>
        <w:t>Kataria</w:t>
      </w:r>
      <w:proofErr w:type="spellEnd"/>
      <w:r>
        <w:t xml:space="preserve">, E. </w:t>
      </w:r>
      <w:proofErr w:type="spellStart"/>
      <w:r>
        <w:t>Lampi</w:t>
      </w:r>
      <w:proofErr w:type="spellEnd"/>
      <w:r>
        <w:t>, A˚. Lofgren</w:t>
      </w:r>
      <w:proofErr w:type="gramStart"/>
      <w:r>
        <w:t>,¨</w:t>
      </w:r>
      <w:proofErr w:type="gramEnd"/>
      <w:r>
        <w:t xml:space="preserve"> &amp; T. Sterner. Is fairness blind?—</w:t>
      </w:r>
      <w:proofErr w:type="gramStart"/>
      <w:r>
        <w:t>The</w:t>
      </w:r>
      <w:proofErr w:type="gramEnd"/>
      <w:r>
        <w:t xml:space="preserve"> effect of framing on preferences for effort-sharing rules. Ecological Economics, 2011. </w:t>
      </w:r>
    </w:p>
    <w:p w14:paraId="1226C587" w14:textId="77777777" w:rsidR="00C52F5F" w:rsidRDefault="00C52F5F" w:rsidP="00C52F5F"/>
    <w:p w14:paraId="747485F6" w14:textId="77777777" w:rsidR="00C52F5F" w:rsidRDefault="00C52F5F" w:rsidP="00C52F5F">
      <w:r>
        <w:t xml:space="preserve">F. </w:t>
      </w:r>
      <w:proofErr w:type="spellStart"/>
      <w:r>
        <w:t>Carlsson</w:t>
      </w:r>
      <w:proofErr w:type="spellEnd"/>
      <w:r>
        <w:t xml:space="preserve">, M. </w:t>
      </w:r>
      <w:proofErr w:type="spellStart"/>
      <w:r>
        <w:t>Kataria</w:t>
      </w:r>
      <w:proofErr w:type="spellEnd"/>
      <w:r>
        <w:t xml:space="preserve">, A. </w:t>
      </w:r>
      <w:proofErr w:type="spellStart"/>
      <w:r>
        <w:t>Krupnick</w:t>
      </w:r>
      <w:proofErr w:type="spellEnd"/>
      <w:r>
        <w:t xml:space="preserve">, E. </w:t>
      </w:r>
      <w:proofErr w:type="spellStart"/>
      <w:r>
        <w:t>Lampi</w:t>
      </w:r>
      <w:proofErr w:type="spellEnd"/>
      <w:r>
        <w:t>, A˚. Lofgren</w:t>
      </w:r>
      <w:proofErr w:type="gramStart"/>
      <w:r>
        <w:t>,¨</w:t>
      </w:r>
      <w:proofErr w:type="gramEnd"/>
      <w:r>
        <w:t xml:space="preserve"> P. Qin, &amp; T. Sterner. A fair share: Burden-sharing preferences in the United States and China. Resource and Energy Economics, 2013. </w:t>
      </w:r>
    </w:p>
    <w:p w14:paraId="354417DE" w14:textId="77777777" w:rsidR="00C52F5F" w:rsidRDefault="00C52F5F" w:rsidP="00C52F5F"/>
    <w:p w14:paraId="10546FE6" w14:textId="77777777" w:rsidR="00C52F5F" w:rsidRDefault="00C52F5F" w:rsidP="00C52F5F">
      <w:r>
        <w:t xml:space="preserve">L. Chancel &amp; T. Piketty. Carbon and inequality: From Kyoto to Paris. 2015. </w:t>
      </w:r>
    </w:p>
    <w:p w14:paraId="125592A4" w14:textId="77777777" w:rsidR="00C52F5F" w:rsidRDefault="00C52F5F" w:rsidP="00C52F5F"/>
    <w:p w14:paraId="77E74703" w14:textId="77777777" w:rsidR="00C52F5F" w:rsidRDefault="00C52F5F" w:rsidP="00C52F5F">
      <w:r>
        <w:t xml:space="preserve">L. Chancel, T. Piketty, E. </w:t>
      </w:r>
      <w:proofErr w:type="spellStart"/>
      <w:r>
        <w:t>Saez</w:t>
      </w:r>
      <w:proofErr w:type="spellEnd"/>
      <w:r>
        <w:t xml:space="preserve">, &amp; G. </w:t>
      </w:r>
      <w:proofErr w:type="spellStart"/>
      <w:r>
        <w:t>Zucman</w:t>
      </w:r>
      <w:proofErr w:type="spellEnd"/>
      <w:r>
        <w:t xml:space="preserve">. World Inequality Report 2022. 2022. </w:t>
      </w:r>
    </w:p>
    <w:p w14:paraId="7E9C2915" w14:textId="77777777" w:rsidR="00C52F5F" w:rsidRDefault="00C52F5F" w:rsidP="00C52F5F"/>
    <w:p w14:paraId="47E11984" w14:textId="77777777" w:rsidR="00C52F5F" w:rsidRDefault="00C52F5F" w:rsidP="00C52F5F">
      <w:r>
        <w:t xml:space="preserve">T. L. Cherry, S. </w:t>
      </w:r>
      <w:proofErr w:type="spellStart"/>
      <w:r>
        <w:t>Kallbekken</w:t>
      </w:r>
      <w:proofErr w:type="spellEnd"/>
      <w:r>
        <w:t xml:space="preserve">, &amp; S. Kroll. Accepting market failure: Cultural worldviews and the opposition to corrective environmental policies. Journal of Environmental Economics and Management, 2017. </w:t>
      </w:r>
    </w:p>
    <w:p w14:paraId="219CC5C8" w14:textId="77777777" w:rsidR="00C52F5F" w:rsidRDefault="00C52F5F" w:rsidP="00C52F5F"/>
    <w:p w14:paraId="165C418E" w14:textId="77777777" w:rsidR="00C52F5F" w:rsidRDefault="00C52F5F" w:rsidP="00C52F5F">
      <w:r>
        <w:t xml:space="preserve">P. Cramton, A. </w:t>
      </w:r>
      <w:proofErr w:type="spellStart"/>
      <w:r>
        <w:t>Ockenfels</w:t>
      </w:r>
      <w:proofErr w:type="spellEnd"/>
      <w:r>
        <w:t xml:space="preserve">, &amp; S. </w:t>
      </w:r>
      <w:proofErr w:type="spellStart"/>
      <w:r>
        <w:t>Stoft</w:t>
      </w:r>
      <w:proofErr w:type="spellEnd"/>
      <w:r>
        <w:t xml:space="preserve">. An International Carbon-Price Commitment Pro-motes Cooperation. Economics of Energy &amp; Environmental Policy, 2015. </w:t>
      </w:r>
    </w:p>
    <w:p w14:paraId="6C4BAB64" w14:textId="77777777" w:rsidR="00C52F5F" w:rsidRDefault="00C52F5F" w:rsidP="00C52F5F"/>
    <w:p w14:paraId="2DFB0E1F" w14:textId="77777777" w:rsidR="00C52F5F" w:rsidRDefault="00C52F5F" w:rsidP="00C52F5F">
      <w:r>
        <w:t xml:space="preserve">E. </w:t>
      </w:r>
      <w:proofErr w:type="spellStart"/>
      <w:r>
        <w:t>Dabla</w:t>
      </w:r>
      <w:proofErr w:type="spellEnd"/>
      <w:r>
        <w:t xml:space="preserve">-Norris, T. </w:t>
      </w:r>
      <w:proofErr w:type="spellStart"/>
      <w:r>
        <w:t>Helbling</w:t>
      </w:r>
      <w:proofErr w:type="spellEnd"/>
      <w:r>
        <w:t xml:space="preserve">, S. Khalid, H. Khan, G. </w:t>
      </w:r>
      <w:proofErr w:type="spellStart"/>
      <w:r>
        <w:t>Magistretti</w:t>
      </w:r>
      <w:proofErr w:type="spellEnd"/>
      <w:r>
        <w:t xml:space="preserve">, A. </w:t>
      </w:r>
      <w:proofErr w:type="spellStart"/>
      <w:r>
        <w:t>Sollaci</w:t>
      </w:r>
      <w:proofErr w:type="spellEnd"/>
      <w:r>
        <w:t xml:space="preserve">, &amp; K. </w:t>
      </w:r>
      <w:proofErr w:type="spellStart"/>
      <w:r>
        <w:t>Srini-vasan</w:t>
      </w:r>
      <w:proofErr w:type="spellEnd"/>
      <w:r>
        <w:t xml:space="preserve">. Public Perceptions of Climate Mitigation Policies: Evidence from Cross-Country Surveys. Staff Discussion Notes, 2023. </w:t>
      </w:r>
    </w:p>
    <w:p w14:paraId="1359793B" w14:textId="77777777" w:rsidR="00C52F5F" w:rsidRDefault="00C52F5F" w:rsidP="00C52F5F"/>
    <w:p w14:paraId="6A8C8839" w14:textId="77777777" w:rsidR="00C52F5F" w:rsidRDefault="00C52F5F" w:rsidP="00C52F5F">
      <w:r>
        <w:t xml:space="preserve">A. </w:t>
      </w:r>
      <w:proofErr w:type="spellStart"/>
      <w:r>
        <w:t>Dechezlepretre</w:t>
      </w:r>
      <w:proofErr w:type="spellEnd"/>
      <w:r>
        <w:t xml:space="preserve">,ˆ A. Fabre, T. Kruse, B. </w:t>
      </w:r>
      <w:proofErr w:type="spellStart"/>
      <w:r>
        <w:t>Planterose</w:t>
      </w:r>
      <w:proofErr w:type="spellEnd"/>
      <w:r>
        <w:t xml:space="preserve">, A. Sanchez Chico, &amp; S. </w:t>
      </w:r>
      <w:proofErr w:type="spellStart"/>
      <w:r>
        <w:t>Stantcheva</w:t>
      </w:r>
      <w:proofErr w:type="spellEnd"/>
      <w:r>
        <w:t xml:space="preserve">. Fighting climate change: International attitudes toward climate policies. NBER Working Paper, 2022. </w:t>
      </w:r>
    </w:p>
    <w:p w14:paraId="2C52F0F6" w14:textId="77777777" w:rsidR="00C52F5F" w:rsidRDefault="00C52F5F" w:rsidP="00C52F5F"/>
    <w:p w14:paraId="04F2E9AF" w14:textId="77777777" w:rsidR="00C52F5F" w:rsidRDefault="00C52F5F" w:rsidP="00C52F5F">
      <w:r>
        <w:t xml:space="preserve">D. f. I. D. DFID. Aid under Pressure: Support for Development Assistance in a Global Economic Downturn, Fourth Report of Session 2008-09, </w:t>
      </w:r>
      <w:proofErr w:type="gramStart"/>
      <w:r>
        <w:t>Vol</w:t>
      </w:r>
      <w:proofErr w:type="gramEnd"/>
      <w:r>
        <w:t xml:space="preserve">. 1: Report, Together with Formal Minutes. The Stationery Office, 2009. ISBN 978-0-215-53050-9. </w:t>
      </w:r>
    </w:p>
    <w:p w14:paraId="75FB89A8" w14:textId="77777777" w:rsidR="00C52F5F" w:rsidRDefault="00C52F5F" w:rsidP="00C52F5F"/>
    <w:p w14:paraId="4DDCDCE1" w14:textId="77777777" w:rsidR="00C52F5F" w:rsidRPr="00C52F5F" w:rsidRDefault="00C52F5F" w:rsidP="00C52F5F">
      <w:pPr>
        <w:rPr>
          <w:lang w:val="de-DE"/>
        </w:rPr>
      </w:pPr>
      <w:r>
        <w:t xml:space="preserve">S. </w:t>
      </w:r>
      <w:proofErr w:type="spellStart"/>
      <w:r>
        <w:t>Drews</w:t>
      </w:r>
      <w:proofErr w:type="spellEnd"/>
      <w:r>
        <w:t xml:space="preserve">, I. </w:t>
      </w:r>
      <w:proofErr w:type="spellStart"/>
      <w:r>
        <w:t>Savin</w:t>
      </w:r>
      <w:proofErr w:type="spellEnd"/>
      <w:r>
        <w:t xml:space="preserve">, &amp; J. C. J. M. van den Bergh. Biased perceptions of other people’s attitudes to carbon taxation. </w:t>
      </w:r>
      <w:proofErr w:type="spellStart"/>
      <w:r w:rsidRPr="00C52F5F">
        <w:rPr>
          <w:lang w:val="de-DE"/>
        </w:rPr>
        <w:t>Energy</w:t>
      </w:r>
      <w:proofErr w:type="spellEnd"/>
      <w:r w:rsidRPr="00C52F5F">
        <w:rPr>
          <w:lang w:val="de-DE"/>
        </w:rPr>
        <w:t xml:space="preserve"> </w:t>
      </w:r>
      <w:proofErr w:type="spellStart"/>
      <w:r w:rsidRPr="00C52F5F">
        <w:rPr>
          <w:lang w:val="de-DE"/>
        </w:rPr>
        <w:t>Policy</w:t>
      </w:r>
      <w:proofErr w:type="spellEnd"/>
      <w:r w:rsidRPr="00C52F5F">
        <w:rPr>
          <w:lang w:val="de-DE"/>
        </w:rPr>
        <w:t xml:space="preserve">, 2022. </w:t>
      </w:r>
      <w:r w:rsidRPr="00C52F5F">
        <w:rPr>
          <w:lang w:val="de-DE"/>
        </w:rPr>
        <w:tab/>
        <w:t xml:space="preserve"> </w:t>
      </w:r>
    </w:p>
    <w:p w14:paraId="2D127E7A" w14:textId="77777777" w:rsidR="00C52F5F" w:rsidRPr="00C52F5F" w:rsidRDefault="00C52F5F" w:rsidP="00C52F5F">
      <w:pPr>
        <w:rPr>
          <w:lang w:val="de-DE"/>
        </w:rPr>
      </w:pPr>
    </w:p>
    <w:p w14:paraId="398AE6E3" w14:textId="77777777" w:rsidR="00C52F5F" w:rsidRDefault="00C52F5F" w:rsidP="00C52F5F">
      <w:r w:rsidRPr="00C52F5F">
        <w:rPr>
          <w:lang w:val="de-DE"/>
        </w:rPr>
        <w:t xml:space="preserve">D. Egger, J. Haushofer, E. Miguel, P. Niehaus, &amp; M. Walker. </w:t>
      </w:r>
      <w:r>
        <w:t xml:space="preserve">General Equilibrium Effects of Cash Transfers: Experimental Evidence </w:t>
      </w:r>
      <w:proofErr w:type="gramStart"/>
      <w:r>
        <w:t>From</w:t>
      </w:r>
      <w:proofErr w:type="gramEnd"/>
      <w:r>
        <w:t xml:space="preserve"> Kenya. </w:t>
      </w:r>
      <w:proofErr w:type="spellStart"/>
      <w:r>
        <w:t>Econometrica</w:t>
      </w:r>
      <w:proofErr w:type="spellEnd"/>
      <w:r>
        <w:t xml:space="preserve">, 2022. </w:t>
      </w:r>
    </w:p>
    <w:p w14:paraId="20C860C4" w14:textId="77777777" w:rsidR="00C52F5F" w:rsidRDefault="00C52F5F" w:rsidP="00C52F5F"/>
    <w:p w14:paraId="423511ED" w14:textId="77777777" w:rsidR="00C52F5F" w:rsidRDefault="00C52F5F" w:rsidP="00C52F5F">
      <w:r>
        <w:t xml:space="preserve">A. Einstein. To the General Assembly of the United Nations, 1947. </w:t>
      </w:r>
    </w:p>
    <w:p w14:paraId="08FD78F5" w14:textId="77777777" w:rsidR="00C52F5F" w:rsidRDefault="00C52F5F" w:rsidP="00C52F5F"/>
    <w:p w14:paraId="7F1609E5" w14:textId="77777777" w:rsidR="00C52F5F" w:rsidRDefault="00C52F5F" w:rsidP="00C52F5F">
      <w:r>
        <w:lastRenderedPageBreak/>
        <w:t xml:space="preserve">B. </w:t>
      </w:r>
      <w:proofErr w:type="spellStart"/>
      <w:r>
        <w:t>Enke</w:t>
      </w:r>
      <w:proofErr w:type="spellEnd"/>
      <w:r>
        <w:t xml:space="preserve">, R. </w:t>
      </w:r>
      <w:proofErr w:type="spellStart"/>
      <w:r>
        <w:t>Fisman</w:t>
      </w:r>
      <w:proofErr w:type="spellEnd"/>
      <w:r>
        <w:t xml:space="preserve">, L. </w:t>
      </w:r>
      <w:proofErr w:type="spellStart"/>
      <w:r>
        <w:t>Mota</w:t>
      </w:r>
      <w:proofErr w:type="spellEnd"/>
      <w:r>
        <w:t xml:space="preserve"> Freitas, &amp; S. Sun. Universalism and Political Representation:</w:t>
      </w:r>
    </w:p>
    <w:p w14:paraId="0B868D8E" w14:textId="77777777" w:rsidR="00C52F5F" w:rsidRDefault="00C52F5F" w:rsidP="00C52F5F"/>
    <w:p w14:paraId="43F141B3" w14:textId="77777777" w:rsidR="00C52F5F" w:rsidRDefault="00C52F5F" w:rsidP="00C52F5F">
      <w:r>
        <w:t xml:space="preserve">Evidence from the Field, 2023. </w:t>
      </w:r>
    </w:p>
    <w:p w14:paraId="197243F3" w14:textId="77777777" w:rsidR="00C52F5F" w:rsidRDefault="00C52F5F" w:rsidP="00C52F5F"/>
    <w:p w14:paraId="4FA58589" w14:textId="77777777" w:rsidR="00C52F5F" w:rsidRDefault="00C52F5F" w:rsidP="00C52F5F">
      <w:r>
        <w:t xml:space="preserve">B. </w:t>
      </w:r>
      <w:proofErr w:type="spellStart"/>
      <w:r>
        <w:t>Enke</w:t>
      </w:r>
      <w:proofErr w:type="spellEnd"/>
      <w:r>
        <w:t xml:space="preserve">, R. </w:t>
      </w:r>
      <w:proofErr w:type="spellStart"/>
      <w:r>
        <w:t>Rodr´ıguez</w:t>
      </w:r>
      <w:proofErr w:type="spellEnd"/>
      <w:r>
        <w:t xml:space="preserve">-Padilla, &amp; F. Zimmermann. Moral universalism and the structure of ideology. Review of Economic Studies, 2023. </w:t>
      </w:r>
    </w:p>
    <w:p w14:paraId="1C00C4D2" w14:textId="77777777" w:rsidR="00C52F5F" w:rsidRDefault="00C52F5F" w:rsidP="00C52F5F"/>
    <w:p w14:paraId="648B5CEA" w14:textId="77777777" w:rsidR="00C52F5F" w:rsidRDefault="00C52F5F" w:rsidP="00C52F5F">
      <w:r>
        <w:t xml:space="preserve">B. </w:t>
      </w:r>
      <w:proofErr w:type="spellStart"/>
      <w:r>
        <w:t>Enke</w:t>
      </w:r>
      <w:proofErr w:type="spellEnd"/>
      <w:r>
        <w:t xml:space="preserve">, R. </w:t>
      </w:r>
      <w:proofErr w:type="spellStart"/>
      <w:r>
        <w:t>Rodr´ıguez</w:t>
      </w:r>
      <w:proofErr w:type="spellEnd"/>
      <w:r>
        <w:t xml:space="preserve">-Padilla, &amp; F. Zimmermann. Moral Universalism: Measurement and Economic Relevance. Management Science, 2023. </w:t>
      </w:r>
    </w:p>
    <w:p w14:paraId="517878CA" w14:textId="77777777" w:rsidR="00C52F5F" w:rsidRDefault="00C52F5F" w:rsidP="00C52F5F"/>
    <w:p w14:paraId="15BEB9EC" w14:textId="77777777" w:rsidR="00C52F5F" w:rsidRDefault="00C52F5F" w:rsidP="00C52F5F">
      <w:r>
        <w:t xml:space="preserve">A. Fabre. The Global Climate Plan – Policy Brief. Technical report, Global Redistribution Advocates, 2023. </w:t>
      </w:r>
    </w:p>
    <w:p w14:paraId="50EF52B9" w14:textId="77777777" w:rsidR="00C52F5F" w:rsidRDefault="00C52F5F" w:rsidP="00C52F5F"/>
    <w:p w14:paraId="084561B2" w14:textId="77777777" w:rsidR="00C52F5F" w:rsidRDefault="00C52F5F" w:rsidP="00C52F5F">
      <w:r>
        <w:t xml:space="preserve">A. L. Fanning &amp; J. </w:t>
      </w:r>
      <w:proofErr w:type="spellStart"/>
      <w:r>
        <w:t>Hickel</w:t>
      </w:r>
      <w:proofErr w:type="spellEnd"/>
      <w:r>
        <w:t xml:space="preserve">. Compensation for atmospheric appropriation. Nature Sustain-ability, 2023. </w:t>
      </w:r>
    </w:p>
    <w:p w14:paraId="68C19F03" w14:textId="77777777" w:rsidR="00C52F5F" w:rsidRDefault="00C52F5F" w:rsidP="00C52F5F"/>
    <w:p w14:paraId="66FE1C84" w14:textId="77777777" w:rsidR="00C52F5F" w:rsidRDefault="00C52F5F" w:rsidP="00C52F5F">
      <w:r w:rsidRPr="00C52F5F">
        <w:rPr>
          <w:lang w:val="de-DE"/>
        </w:rPr>
        <w:t xml:space="preserve">D. Fehr, J. </w:t>
      </w:r>
      <w:proofErr w:type="spellStart"/>
      <w:r w:rsidRPr="00C52F5F">
        <w:rPr>
          <w:lang w:val="de-DE"/>
        </w:rPr>
        <w:t>Mollerstrom</w:t>
      </w:r>
      <w:proofErr w:type="spellEnd"/>
      <w:r w:rsidRPr="00C52F5F">
        <w:rPr>
          <w:lang w:val="de-DE"/>
        </w:rPr>
        <w:t>, &amp; R. Perez-</w:t>
      </w:r>
      <w:proofErr w:type="spellStart"/>
      <w:r w:rsidRPr="00C52F5F">
        <w:rPr>
          <w:lang w:val="de-DE"/>
        </w:rPr>
        <w:t>Truglia</w:t>
      </w:r>
      <w:proofErr w:type="spellEnd"/>
      <w:r w:rsidRPr="00C52F5F">
        <w:rPr>
          <w:lang w:val="de-DE"/>
        </w:rPr>
        <w:t xml:space="preserve">. </w:t>
      </w:r>
      <w:r>
        <w:t>Your Place in the World: Relative Income and</w:t>
      </w:r>
    </w:p>
    <w:p w14:paraId="3D98D968" w14:textId="77777777" w:rsidR="00C52F5F" w:rsidRDefault="00C52F5F" w:rsidP="00C52F5F"/>
    <w:p w14:paraId="2BD94260" w14:textId="77777777" w:rsidR="00C52F5F" w:rsidRDefault="00C52F5F" w:rsidP="00C52F5F">
      <w:r>
        <w:t xml:space="preserve">Global Inequality. American Economic Journal: Economic Policy, 2022. </w:t>
      </w:r>
    </w:p>
    <w:p w14:paraId="48D41D50" w14:textId="77777777" w:rsidR="00C52F5F" w:rsidRDefault="00C52F5F" w:rsidP="00C52F5F"/>
    <w:p w14:paraId="0C7567FF" w14:textId="77777777" w:rsidR="00C52F5F" w:rsidRDefault="00C52F5F" w:rsidP="00C52F5F">
      <w:r w:rsidRPr="00C52F5F">
        <w:rPr>
          <w:lang w:val="de-DE"/>
        </w:rPr>
        <w:t xml:space="preserve">R. </w:t>
      </w:r>
      <w:proofErr w:type="spellStart"/>
      <w:r w:rsidRPr="00C52F5F">
        <w:rPr>
          <w:lang w:val="de-DE"/>
        </w:rPr>
        <w:t>Fisman</w:t>
      </w:r>
      <w:proofErr w:type="spellEnd"/>
      <w:r w:rsidRPr="00C52F5F">
        <w:rPr>
          <w:lang w:val="de-DE"/>
        </w:rPr>
        <w:t xml:space="preserve">, K. Gladstone, I. </w:t>
      </w:r>
      <w:proofErr w:type="spellStart"/>
      <w:r w:rsidRPr="00C52F5F">
        <w:rPr>
          <w:lang w:val="de-DE"/>
        </w:rPr>
        <w:t>Kuziemko</w:t>
      </w:r>
      <w:proofErr w:type="spellEnd"/>
      <w:r w:rsidRPr="00C52F5F">
        <w:rPr>
          <w:lang w:val="de-DE"/>
        </w:rPr>
        <w:t xml:space="preserve">, &amp; S. Naidu. </w:t>
      </w:r>
      <w:r>
        <w:t xml:space="preserve">Do Americans Want to Tax Capital? Evidence from Online Surveys. Working Paper 23907, National Bureau of Economic Research, 2017. </w:t>
      </w:r>
    </w:p>
    <w:p w14:paraId="0F2364A0" w14:textId="77777777" w:rsidR="00C52F5F" w:rsidRDefault="00C52F5F" w:rsidP="00C52F5F"/>
    <w:p w14:paraId="5BD8106F" w14:textId="77777777" w:rsidR="00C52F5F" w:rsidRDefault="00C52F5F" w:rsidP="00C52F5F">
      <w:r>
        <w:t xml:space="preserve">M. </w:t>
      </w:r>
      <w:proofErr w:type="spellStart"/>
      <w:r>
        <w:t>Fleurbaey</w:t>
      </w:r>
      <w:proofErr w:type="spellEnd"/>
      <w:r>
        <w:t xml:space="preserve"> &amp; S. Zuber. Climate Policies Deserve a Negative Discount Rate. Chicago Journal of International Law, 2013. </w:t>
      </w:r>
    </w:p>
    <w:p w14:paraId="0AFB6904" w14:textId="77777777" w:rsidR="00C52F5F" w:rsidRDefault="00C52F5F" w:rsidP="00C52F5F"/>
    <w:p w14:paraId="69F86723" w14:textId="77777777" w:rsidR="00C52F5F" w:rsidRDefault="00C52F5F" w:rsidP="00C52F5F">
      <w:r>
        <w:t xml:space="preserve">A. </w:t>
      </w:r>
      <w:proofErr w:type="spellStart"/>
      <w:r>
        <w:t>Fremstad</w:t>
      </w:r>
      <w:proofErr w:type="spellEnd"/>
      <w:r>
        <w:t xml:space="preserve"> &amp; M. Paul. The Impact of a Carbon Tax on Inequality. Ecological Economics, 2019. </w:t>
      </w:r>
    </w:p>
    <w:p w14:paraId="79999BC1" w14:textId="77777777" w:rsidR="00C52F5F" w:rsidRDefault="00C52F5F" w:rsidP="00C52F5F"/>
    <w:p w14:paraId="14F9267D" w14:textId="77777777" w:rsidR="00C52F5F" w:rsidRDefault="00C52F5F" w:rsidP="00C52F5F">
      <w:r>
        <w:t xml:space="preserve">O. </w:t>
      </w:r>
      <w:proofErr w:type="spellStart"/>
      <w:r>
        <w:t>Fricko</w:t>
      </w:r>
      <w:proofErr w:type="spellEnd"/>
      <w:r>
        <w:t xml:space="preserve">, P. </w:t>
      </w:r>
      <w:proofErr w:type="spellStart"/>
      <w:r>
        <w:t>Havlik</w:t>
      </w:r>
      <w:proofErr w:type="spellEnd"/>
      <w:r>
        <w:t xml:space="preserve">, J. </w:t>
      </w:r>
      <w:proofErr w:type="spellStart"/>
      <w:r>
        <w:t>Rogelj</w:t>
      </w:r>
      <w:proofErr w:type="spellEnd"/>
      <w:r>
        <w:t xml:space="preserve">, Z. </w:t>
      </w:r>
      <w:proofErr w:type="spellStart"/>
      <w:r>
        <w:t>Klimont</w:t>
      </w:r>
      <w:proofErr w:type="spellEnd"/>
      <w:r>
        <w:t xml:space="preserve">, M. </w:t>
      </w:r>
      <w:proofErr w:type="spellStart"/>
      <w:r>
        <w:t>Gusti</w:t>
      </w:r>
      <w:proofErr w:type="spellEnd"/>
      <w:r>
        <w:t xml:space="preserve">, N. Johnson, P. </w:t>
      </w:r>
      <w:proofErr w:type="spellStart"/>
      <w:r>
        <w:t>Kolp</w:t>
      </w:r>
      <w:proofErr w:type="spellEnd"/>
      <w:r>
        <w:t xml:space="preserve">, M. </w:t>
      </w:r>
      <w:proofErr w:type="spellStart"/>
      <w:r>
        <w:t>Strubegger</w:t>
      </w:r>
      <w:proofErr w:type="spellEnd"/>
      <w:r>
        <w:t xml:space="preserve">, H. </w:t>
      </w:r>
      <w:proofErr w:type="spellStart"/>
      <w:r>
        <w:t>Valin</w:t>
      </w:r>
      <w:proofErr w:type="spellEnd"/>
      <w:r>
        <w:t xml:space="preserve">, M. </w:t>
      </w:r>
      <w:proofErr w:type="spellStart"/>
      <w:r>
        <w:t>Amann</w:t>
      </w:r>
      <w:proofErr w:type="spellEnd"/>
      <w:r>
        <w:t xml:space="preserve">, T. </w:t>
      </w:r>
      <w:proofErr w:type="spellStart"/>
      <w:r>
        <w:t>Ermolieva</w:t>
      </w:r>
      <w:proofErr w:type="spellEnd"/>
      <w:r>
        <w:t xml:space="preserve">, N. </w:t>
      </w:r>
      <w:proofErr w:type="spellStart"/>
      <w:r>
        <w:t>Forsell</w:t>
      </w:r>
      <w:proofErr w:type="spellEnd"/>
      <w:r>
        <w:t xml:space="preserve">, M. Herrero, C. </w:t>
      </w:r>
      <w:proofErr w:type="spellStart"/>
      <w:r>
        <w:t>Heyes</w:t>
      </w:r>
      <w:proofErr w:type="spellEnd"/>
      <w:r>
        <w:t xml:space="preserve">, G. </w:t>
      </w:r>
      <w:proofErr w:type="spellStart"/>
      <w:r>
        <w:t>Kindermann</w:t>
      </w:r>
      <w:proofErr w:type="spellEnd"/>
      <w:r>
        <w:t xml:space="preserve">, V. </w:t>
      </w:r>
      <w:proofErr w:type="spellStart"/>
      <w:r>
        <w:t>Krey</w:t>
      </w:r>
      <w:proofErr w:type="spellEnd"/>
      <w:r>
        <w:t xml:space="preserve">, D. L. McCollum, M. </w:t>
      </w:r>
      <w:proofErr w:type="spellStart"/>
      <w:r>
        <w:t>Obersteiner</w:t>
      </w:r>
      <w:proofErr w:type="spellEnd"/>
      <w:r>
        <w:t xml:space="preserve">, S. Pachauri, S. Rao, E. </w:t>
      </w:r>
      <w:proofErr w:type="spellStart"/>
      <w:r>
        <w:t>Schmid</w:t>
      </w:r>
      <w:proofErr w:type="spellEnd"/>
      <w:r>
        <w:t xml:space="preserve">, W. </w:t>
      </w:r>
      <w:proofErr w:type="spellStart"/>
      <w:r>
        <w:t>Schoepp</w:t>
      </w:r>
      <w:proofErr w:type="spellEnd"/>
      <w:r>
        <w:t xml:space="preserve">, &amp; K. </w:t>
      </w:r>
      <w:proofErr w:type="spellStart"/>
      <w:r>
        <w:t>Riahi</w:t>
      </w:r>
      <w:proofErr w:type="spellEnd"/>
      <w:r>
        <w:t xml:space="preserve">. The marker quantification of the Shared Socioeconomic Pathway 2: A middle-of-the-road scenario for the 21st century. Global Environmental Change, 2017. </w:t>
      </w:r>
    </w:p>
    <w:p w14:paraId="35464820" w14:textId="77777777" w:rsidR="00C52F5F" w:rsidRDefault="00C52F5F" w:rsidP="00C52F5F"/>
    <w:p w14:paraId="6449CEBC" w14:textId="77777777" w:rsidR="00C52F5F" w:rsidRDefault="00C52F5F" w:rsidP="00C52F5F">
      <w:r>
        <w:t xml:space="preserve">I. Gallup. Seventy Years of U.S. Public Opinion on the United Nations, 1946.  </w:t>
      </w:r>
    </w:p>
    <w:p w14:paraId="7E8CFDB3" w14:textId="77777777" w:rsidR="00C52F5F" w:rsidRDefault="00C52F5F" w:rsidP="00C52F5F"/>
    <w:p w14:paraId="01EDC274" w14:textId="77777777" w:rsidR="00C52F5F" w:rsidRDefault="00C52F5F" w:rsidP="00C52F5F">
      <w:r>
        <w:t xml:space="preserve">S. </w:t>
      </w:r>
      <w:proofErr w:type="spellStart"/>
      <w:r>
        <w:t>Gangopadhyay</w:t>
      </w:r>
      <w:proofErr w:type="spellEnd"/>
      <w:r>
        <w:t xml:space="preserve">, R. </w:t>
      </w:r>
      <w:proofErr w:type="spellStart"/>
      <w:r>
        <w:t>Lensink</w:t>
      </w:r>
      <w:proofErr w:type="spellEnd"/>
      <w:r>
        <w:t xml:space="preserve">, &amp; B. Yadav. Cash or In-kind Transfers? Evidence from a </w:t>
      </w:r>
      <w:proofErr w:type="spellStart"/>
      <w:r>
        <w:t>Randomised</w:t>
      </w:r>
      <w:proofErr w:type="spellEnd"/>
      <w:r>
        <w:t xml:space="preserve"> Controlled Trial in Delhi, India. The Journal of Development Studies, 2015</w:t>
      </w:r>
    </w:p>
    <w:p w14:paraId="19498A86" w14:textId="77777777" w:rsidR="00C52F5F" w:rsidRDefault="00C52F5F" w:rsidP="00C52F5F"/>
    <w:p w14:paraId="3553FADE" w14:textId="77777777" w:rsidR="00C52F5F" w:rsidRDefault="00C52F5F" w:rsidP="00C52F5F">
      <w:r w:rsidRPr="00C52F5F">
        <w:rPr>
          <w:lang w:val="de-DE"/>
        </w:rPr>
        <w:t xml:space="preserve">G. Gao, M. Chen, J. Wang, K. Yang, Y. Xian, X. Shi, &amp; K. Wang. </w:t>
      </w:r>
      <w:r>
        <w:t xml:space="preserve">Sufficient or </w:t>
      </w:r>
      <w:proofErr w:type="spellStart"/>
      <w:r>
        <w:t>insuffi-cient</w:t>
      </w:r>
      <w:proofErr w:type="spellEnd"/>
      <w:r>
        <w:t xml:space="preserve">: Assessment of the intended nationally determined contributions (INDCs) of the world’s major greenhouse gas emitters. Frontiers of Engineering Management, 2019. </w:t>
      </w:r>
    </w:p>
    <w:p w14:paraId="71CBEC5D" w14:textId="77777777" w:rsidR="00C52F5F" w:rsidRDefault="00C52F5F" w:rsidP="00C52F5F"/>
    <w:p w14:paraId="3737A432" w14:textId="77777777" w:rsidR="00C52F5F" w:rsidRDefault="00C52F5F" w:rsidP="00C52F5F">
      <w:r>
        <w:t xml:space="preserve">N. Geiger &amp; J. K. Swim. Climate of silence: Pluralistic ignorance as a barrier to climate change discussion. Journal of Environmental Psychology, 2016. </w:t>
      </w:r>
    </w:p>
    <w:p w14:paraId="6CA2E81B" w14:textId="77777777" w:rsidR="00C52F5F" w:rsidRDefault="00C52F5F" w:rsidP="00C52F5F"/>
    <w:p w14:paraId="40AF3AC3" w14:textId="77777777" w:rsidR="00C52F5F" w:rsidRDefault="00C52F5F" w:rsidP="00C52F5F">
      <w:r>
        <w:t xml:space="preserve">F. </w:t>
      </w:r>
      <w:proofErr w:type="spellStart"/>
      <w:r>
        <w:t>Ghassim</w:t>
      </w:r>
      <w:proofErr w:type="spellEnd"/>
      <w:r>
        <w:t xml:space="preserve">. Who on Earth Wants Global Democracy – and Why (Not)? A Theoretical and Experimental Study of International Public Opinion. PhD thesis, University of Oxford, 2020. </w:t>
      </w:r>
    </w:p>
    <w:p w14:paraId="1D6E147F" w14:textId="77777777" w:rsidR="00C52F5F" w:rsidRDefault="00C52F5F" w:rsidP="00C52F5F"/>
    <w:p w14:paraId="231514D2" w14:textId="77777777" w:rsidR="00C52F5F" w:rsidRDefault="00C52F5F" w:rsidP="00C52F5F">
      <w:r>
        <w:t xml:space="preserve">F. </w:t>
      </w:r>
      <w:proofErr w:type="spellStart"/>
      <w:r>
        <w:t>Ghassim</w:t>
      </w:r>
      <w:proofErr w:type="spellEnd"/>
      <w:r>
        <w:t>, M. Koenig-</w:t>
      </w:r>
      <w:proofErr w:type="spellStart"/>
      <w:r>
        <w:t>Archibugi</w:t>
      </w:r>
      <w:proofErr w:type="spellEnd"/>
      <w:r>
        <w:t xml:space="preserve">, &amp; L. Cabrera. Public Opinion on Institutional Designs for the United Nations: An International Survey Experiment. International Studies </w:t>
      </w:r>
      <w:proofErr w:type="spellStart"/>
      <w:r>
        <w:t>Quar-terly</w:t>
      </w:r>
      <w:proofErr w:type="spellEnd"/>
      <w:r>
        <w:t xml:space="preserve">, 2022. </w:t>
      </w:r>
    </w:p>
    <w:p w14:paraId="7ACC771B" w14:textId="77777777" w:rsidR="00C52F5F" w:rsidRDefault="00C52F5F" w:rsidP="00C52F5F"/>
    <w:p w14:paraId="11023734" w14:textId="77777777" w:rsidR="00C52F5F" w:rsidRDefault="00C52F5F" w:rsidP="00C52F5F">
      <w:r>
        <w:t xml:space="preserve">R. </w:t>
      </w:r>
      <w:proofErr w:type="spellStart"/>
      <w:r>
        <w:t>Gignac</w:t>
      </w:r>
      <w:proofErr w:type="spellEnd"/>
      <w:r>
        <w:t xml:space="preserve"> &amp; H. D. Matthews. Allocating a 2 °C cumulative carbon budget to countries. Environmental Research Letters, 2015. </w:t>
      </w:r>
    </w:p>
    <w:p w14:paraId="1D0C8B0D" w14:textId="77777777" w:rsidR="00C52F5F" w:rsidRDefault="00C52F5F" w:rsidP="00C52F5F"/>
    <w:p w14:paraId="053F3E4E" w14:textId="77777777" w:rsidR="00C52F5F" w:rsidRDefault="00C52F5F" w:rsidP="00C52F5F">
      <w:r>
        <w:t xml:space="preserve">M. </w:t>
      </w:r>
      <w:proofErr w:type="spellStart"/>
      <w:r>
        <w:t>Gilens</w:t>
      </w:r>
      <w:proofErr w:type="spellEnd"/>
      <w:r>
        <w:t xml:space="preserve">. Political Ignorance and Collective Policy Preferences. American Political Science Review, 2001. </w:t>
      </w:r>
    </w:p>
    <w:p w14:paraId="6645DBDF" w14:textId="77777777" w:rsidR="00C52F5F" w:rsidRDefault="00C52F5F" w:rsidP="00C52F5F"/>
    <w:p w14:paraId="2110FA4B" w14:textId="77777777" w:rsidR="00C52F5F" w:rsidRDefault="00C52F5F" w:rsidP="00C52F5F">
      <w:r>
        <w:lastRenderedPageBreak/>
        <w:t xml:space="preserve">Global Assembly. Report of the 2021 Global Assembly on the Climate and Ecological Crisis. Technical report, 2022. </w:t>
      </w:r>
    </w:p>
    <w:p w14:paraId="235EC186" w14:textId="77777777" w:rsidR="00C52F5F" w:rsidRDefault="00C52F5F" w:rsidP="00C52F5F"/>
    <w:p w14:paraId="053306F4" w14:textId="77777777" w:rsidR="00C52F5F" w:rsidRDefault="00C52F5F" w:rsidP="00C52F5F">
      <w:r>
        <w:t xml:space="preserve">Global Challenges Foundation. Attitudes to global risk and governance survey 2018. Technical report, 2018. </w:t>
      </w:r>
    </w:p>
    <w:p w14:paraId="119E66E1" w14:textId="77777777" w:rsidR="00C52F5F" w:rsidRDefault="00C52F5F" w:rsidP="00C52F5F"/>
    <w:p w14:paraId="04DD8DF9" w14:textId="77777777" w:rsidR="00C52F5F" w:rsidRDefault="00C52F5F" w:rsidP="00C52F5F">
      <w:r>
        <w:t xml:space="preserve">C. </w:t>
      </w:r>
      <w:proofErr w:type="spellStart"/>
      <w:r>
        <w:t>Gollier</w:t>
      </w:r>
      <w:proofErr w:type="spellEnd"/>
      <w:r>
        <w:t xml:space="preserve"> &amp; J. </w:t>
      </w:r>
      <w:proofErr w:type="spellStart"/>
      <w:r>
        <w:t>Tirole</w:t>
      </w:r>
      <w:proofErr w:type="spellEnd"/>
      <w:r>
        <w:t xml:space="preserve">. Negotiating Effective Institutions </w:t>
      </w:r>
      <w:proofErr w:type="gramStart"/>
      <w:r>
        <w:t>Against</w:t>
      </w:r>
      <w:proofErr w:type="gramEnd"/>
      <w:r>
        <w:t xml:space="preserve"> Climate Change. Eco-</w:t>
      </w:r>
      <w:proofErr w:type="spellStart"/>
      <w:r>
        <w:t>nomics</w:t>
      </w:r>
      <w:proofErr w:type="spellEnd"/>
      <w:r>
        <w:t xml:space="preserve"> of Energy &amp; Environmental Policy, 2015.</w:t>
      </w:r>
    </w:p>
    <w:p w14:paraId="429C40D4" w14:textId="77777777" w:rsidR="00C52F5F" w:rsidRDefault="00C52F5F" w:rsidP="00C52F5F"/>
    <w:p w14:paraId="7F6FE7C4" w14:textId="77777777" w:rsidR="00C52F5F" w:rsidRDefault="00C52F5F" w:rsidP="00C52F5F">
      <w:r>
        <w:t xml:space="preserve">Greenpeace. Energy [r]evolution - a sustainable world energy outlook 2015, 2015. </w:t>
      </w:r>
    </w:p>
    <w:p w14:paraId="031B59D8" w14:textId="77777777" w:rsidR="00C52F5F" w:rsidRDefault="00C52F5F" w:rsidP="00C52F5F"/>
    <w:p w14:paraId="4B526EE3" w14:textId="77777777" w:rsidR="00C52F5F" w:rsidRDefault="00C52F5F" w:rsidP="00C52F5F">
      <w:r>
        <w:t>M. Grubb. The Greenhouse Effect: Negotiating Targets. International Affairs (Royal Institute of International Affairs 1944</w:t>
      </w:r>
      <w:proofErr w:type="gramStart"/>
      <w:r>
        <w:t>-)</w:t>
      </w:r>
      <w:proofErr w:type="gramEnd"/>
      <w:r>
        <w:t xml:space="preserve">, 1990. </w:t>
      </w:r>
    </w:p>
    <w:p w14:paraId="3474D5E1" w14:textId="77777777" w:rsidR="00C52F5F" w:rsidRDefault="00C52F5F" w:rsidP="00C52F5F"/>
    <w:p w14:paraId="013DFA4D" w14:textId="77777777" w:rsidR="00C52F5F" w:rsidRDefault="00C52F5F" w:rsidP="00C52F5F">
      <w:r>
        <w:t xml:space="preserve">J. </w:t>
      </w:r>
      <w:proofErr w:type="spellStart"/>
      <w:r>
        <w:t>Hainmueller</w:t>
      </w:r>
      <w:proofErr w:type="spellEnd"/>
      <w:r>
        <w:t xml:space="preserve">, D. J. Hopkins, &amp; T. Yamamoto. Causal Inference in Conjoint Analysis: Understanding Multidimensional Choices via Stated Preference Experiments. Political Analysis, 2014. </w:t>
      </w:r>
    </w:p>
    <w:p w14:paraId="41B7FC1E" w14:textId="77777777" w:rsidR="00C52F5F" w:rsidRDefault="00C52F5F" w:rsidP="00C52F5F"/>
    <w:p w14:paraId="4A4FE1D1" w14:textId="77777777" w:rsidR="00C52F5F" w:rsidRDefault="00C52F5F" w:rsidP="00C52F5F">
      <w:r>
        <w:t xml:space="preserve">W. A. Hanson. Satellite Internet in the Mobile Age. New Space, 2016. </w:t>
      </w:r>
    </w:p>
    <w:p w14:paraId="7596E8D6" w14:textId="77777777" w:rsidR="00C52F5F" w:rsidRDefault="00C52F5F" w:rsidP="00C52F5F"/>
    <w:p w14:paraId="396F58BF" w14:textId="77777777" w:rsidR="00C52F5F" w:rsidRDefault="00C52F5F" w:rsidP="00C52F5F">
      <w:r>
        <w:t xml:space="preserve">P. Harnett. Taking Tax to the Global Level Combining Southern Initiatives to Create a World Basic Income. Technical report, World Basic Income, 2017. </w:t>
      </w:r>
    </w:p>
    <w:p w14:paraId="7FAC6CBA" w14:textId="77777777" w:rsidR="00C52F5F" w:rsidRDefault="00C52F5F" w:rsidP="00C52F5F"/>
    <w:p w14:paraId="14D41781" w14:textId="77777777" w:rsidR="00C52F5F" w:rsidRDefault="00C52F5F" w:rsidP="00C52F5F">
      <w:r>
        <w:t xml:space="preserve">J. Haushofer &amp; J. Shapiro. The Short-term Impact of Unconditional Cash Transfers to the Poor: Experimental Evidence from Kenya. The Quarterly Journal of Economics, 2016. </w:t>
      </w:r>
    </w:p>
    <w:p w14:paraId="27967420" w14:textId="77777777" w:rsidR="00C52F5F" w:rsidRDefault="00C52F5F" w:rsidP="00C52F5F"/>
    <w:p w14:paraId="51F1B54F" w14:textId="77777777" w:rsidR="00C52F5F" w:rsidRDefault="00C52F5F" w:rsidP="00C52F5F">
      <w:r>
        <w:t xml:space="preserve">S. Henson, J. Lindstrom, L. Haddad, &amp; R. </w:t>
      </w:r>
      <w:proofErr w:type="spellStart"/>
      <w:r>
        <w:t>Mulmi</w:t>
      </w:r>
      <w:proofErr w:type="spellEnd"/>
      <w:r>
        <w:t xml:space="preserve">. Public Perceptions of International Development and Support for Aid in the UK: Results of a Qualitative Enquiry. IDS Working Papers, 2010. </w:t>
      </w:r>
    </w:p>
    <w:p w14:paraId="40C56EB1" w14:textId="77777777" w:rsidR="00C52F5F" w:rsidRDefault="00C52F5F" w:rsidP="00C52F5F"/>
    <w:p w14:paraId="713451B7" w14:textId="77777777" w:rsidR="00C52F5F" w:rsidRDefault="00C52F5F" w:rsidP="00C52F5F">
      <w:r>
        <w:t xml:space="preserve">J. </w:t>
      </w:r>
      <w:proofErr w:type="spellStart"/>
      <w:r>
        <w:t>Hickel</w:t>
      </w:r>
      <w:proofErr w:type="spellEnd"/>
      <w:r>
        <w:t xml:space="preserve">. The Divide: A Brief Guide to Global Inequality and Its Solutions. Heinemann, 2017. ISBN 978-1-78515-112-5. </w:t>
      </w:r>
    </w:p>
    <w:p w14:paraId="7F2FDC60" w14:textId="77777777" w:rsidR="00C52F5F" w:rsidRDefault="00C52F5F" w:rsidP="00C52F5F"/>
    <w:p w14:paraId="6A265BAA" w14:textId="77777777" w:rsidR="00C52F5F" w:rsidRDefault="00C52F5F" w:rsidP="00C52F5F">
      <w:r>
        <w:t xml:space="preserve">M. </w:t>
      </w:r>
      <w:proofErr w:type="spellStart"/>
      <w:r>
        <w:t>Hoel</w:t>
      </w:r>
      <w:proofErr w:type="spellEnd"/>
      <w:r>
        <w:t xml:space="preserve">. Carbon taxes: An international tax or harmonized domestic taxes. CICERO Working Paper, 1991. </w:t>
      </w:r>
    </w:p>
    <w:p w14:paraId="5C976E49" w14:textId="77777777" w:rsidR="00C52F5F" w:rsidRDefault="00C52F5F" w:rsidP="00C52F5F"/>
    <w:p w14:paraId="386EC514" w14:textId="77777777" w:rsidR="00C52F5F" w:rsidRDefault="00C52F5F" w:rsidP="00C52F5F">
      <w:r>
        <w:t xml:space="preserve">N. </w:t>
      </w:r>
      <w:proofErr w:type="spellStart"/>
      <w:r>
        <w:t>Hohne</w:t>
      </w:r>
      <w:proofErr w:type="spellEnd"/>
      <w:proofErr w:type="gramStart"/>
      <w:r>
        <w:t>,¨</w:t>
      </w:r>
      <w:proofErr w:type="gramEnd"/>
      <w:r>
        <w:t xml:space="preserve"> M. den </w:t>
      </w:r>
      <w:proofErr w:type="spellStart"/>
      <w:r>
        <w:t>Elzen</w:t>
      </w:r>
      <w:proofErr w:type="spellEnd"/>
      <w:r>
        <w:t xml:space="preserve">, &amp; D. Escalante. Regional GHG reduction targets based on effort sharing: A comparison of studies. Climate Policy, 2014. </w:t>
      </w:r>
    </w:p>
    <w:p w14:paraId="0C8B72F3" w14:textId="77777777" w:rsidR="00C52F5F" w:rsidRDefault="00C52F5F" w:rsidP="00C52F5F"/>
    <w:p w14:paraId="5CC59038" w14:textId="77777777" w:rsidR="00C52F5F" w:rsidRDefault="00C52F5F" w:rsidP="00C52F5F">
      <w:r>
        <w:t xml:space="preserve">C. </w:t>
      </w:r>
      <w:proofErr w:type="spellStart"/>
      <w:r>
        <w:t>Holz</w:t>
      </w:r>
      <w:proofErr w:type="spellEnd"/>
      <w:r>
        <w:t xml:space="preserve">, E. Kemp-Benedict, T. </w:t>
      </w:r>
      <w:proofErr w:type="spellStart"/>
      <w:r>
        <w:t>Athanasiou</w:t>
      </w:r>
      <w:proofErr w:type="spellEnd"/>
      <w:r>
        <w:t xml:space="preserve">, &amp; S. </w:t>
      </w:r>
      <w:proofErr w:type="spellStart"/>
      <w:r>
        <w:t>Kartha</w:t>
      </w:r>
      <w:proofErr w:type="spellEnd"/>
      <w:r>
        <w:t xml:space="preserve">. The Climate Equity Reference Calculator. Journal of Open Source Software, 2019. </w:t>
      </w:r>
    </w:p>
    <w:p w14:paraId="223A9A2C" w14:textId="77777777" w:rsidR="00C52F5F" w:rsidRDefault="00C52F5F" w:rsidP="00C52F5F"/>
    <w:p w14:paraId="3D395E0E" w14:textId="77777777" w:rsidR="00C52F5F" w:rsidRDefault="00C52F5F" w:rsidP="00C52F5F">
      <w:r>
        <w:t xml:space="preserve">C. Hood. Input to the High-level Economic Commission on Carbon Prices, 2017. </w:t>
      </w:r>
    </w:p>
    <w:p w14:paraId="5CDA1148" w14:textId="77777777" w:rsidR="00C52F5F" w:rsidRDefault="00C52F5F" w:rsidP="00C52F5F"/>
    <w:p w14:paraId="34D5DAF6" w14:textId="77777777" w:rsidR="00C52F5F" w:rsidRDefault="00C52F5F" w:rsidP="00C52F5F">
      <w:r w:rsidRPr="00C52F5F">
        <w:rPr>
          <w:lang w:val="es-CO"/>
        </w:rPr>
        <w:t xml:space="preserve">D. Hudson &amp; J. van </w:t>
      </w:r>
      <w:proofErr w:type="spellStart"/>
      <w:r w:rsidRPr="00C52F5F">
        <w:rPr>
          <w:lang w:val="es-CO"/>
        </w:rPr>
        <w:t>Heerde</w:t>
      </w:r>
      <w:proofErr w:type="spellEnd"/>
      <w:r w:rsidRPr="00C52F5F">
        <w:rPr>
          <w:lang w:val="es-CO"/>
        </w:rPr>
        <w:t xml:space="preserve">. </w:t>
      </w:r>
      <w:r>
        <w:t xml:space="preserve">’A Mile Wide and an Inch Deep’: Surveys of Public Attitudes towards Development Aid. International Journal of Development Education and Global Learning, 2012. </w:t>
      </w:r>
    </w:p>
    <w:p w14:paraId="0B3DE71D" w14:textId="77777777" w:rsidR="00C52F5F" w:rsidRDefault="00C52F5F" w:rsidP="00C52F5F"/>
    <w:p w14:paraId="60D7EB8C" w14:textId="77777777" w:rsidR="00C52F5F" w:rsidRDefault="00C52F5F" w:rsidP="00C52F5F">
      <w:r>
        <w:t>.</w:t>
      </w:r>
      <w:r>
        <w:tab/>
        <w:t xml:space="preserve">IEA. World Energy Outlook. Technical report, 2007. IEA. Energy Technology Perspectives 2017. 2017. </w:t>
      </w:r>
    </w:p>
    <w:p w14:paraId="5674338C" w14:textId="77777777" w:rsidR="00C52F5F" w:rsidRDefault="00C52F5F" w:rsidP="00C52F5F">
      <w:r>
        <w:t xml:space="preserve">K. Imai. Multivariate Regression Analysis for the Item Count Technique. Journal of the American Statistical Association, 2011. </w:t>
      </w:r>
    </w:p>
    <w:p w14:paraId="42EA6BF5" w14:textId="77777777" w:rsidR="00C52F5F" w:rsidRDefault="00C52F5F" w:rsidP="00C52F5F"/>
    <w:p w14:paraId="363C77A3" w14:textId="77777777" w:rsidR="00C52F5F" w:rsidRDefault="00C52F5F" w:rsidP="00C52F5F">
      <w:r>
        <w:t xml:space="preserve">IMF, editor. How to Mitigate Climate Change. Washington, DC, 2019. ISBN 978-1-4983-2122-8. </w:t>
      </w:r>
    </w:p>
    <w:p w14:paraId="48C675B1" w14:textId="77777777" w:rsidR="00C52F5F" w:rsidRDefault="00C52F5F" w:rsidP="00C52F5F"/>
    <w:p w14:paraId="009DDA1A" w14:textId="77777777" w:rsidR="00C52F5F" w:rsidRDefault="00C52F5F" w:rsidP="00C52F5F">
      <w:r>
        <w:t xml:space="preserve">T. Isbell. </w:t>
      </w:r>
      <w:proofErr w:type="gramStart"/>
      <w:r>
        <w:t>Footing the bill?</w:t>
      </w:r>
      <w:proofErr w:type="gramEnd"/>
      <w:r>
        <w:t xml:space="preserve"> Technical report, </w:t>
      </w:r>
      <w:proofErr w:type="spellStart"/>
      <w:r>
        <w:t>Afrobarometer</w:t>
      </w:r>
      <w:proofErr w:type="spellEnd"/>
      <w:r>
        <w:t xml:space="preserve">, 2022. </w:t>
      </w:r>
    </w:p>
    <w:p w14:paraId="42C4BFE8" w14:textId="77777777" w:rsidR="00C52F5F" w:rsidRDefault="00C52F5F" w:rsidP="00C52F5F"/>
    <w:p w14:paraId="1103046C" w14:textId="77777777" w:rsidR="00C52F5F" w:rsidRDefault="00C52F5F" w:rsidP="00C52F5F">
      <w:r>
        <w:t xml:space="preserve">ISSP. International Social Survey </w:t>
      </w:r>
      <w:proofErr w:type="spellStart"/>
      <w:r>
        <w:t>Programme</w:t>
      </w:r>
      <w:proofErr w:type="spellEnd"/>
      <w:r>
        <w:t xml:space="preserve">: Environment III. 2010. </w:t>
      </w:r>
    </w:p>
    <w:p w14:paraId="3BCD59B5" w14:textId="77777777" w:rsidR="00C52F5F" w:rsidRDefault="00C52F5F" w:rsidP="00C52F5F"/>
    <w:p w14:paraId="4FF7509E" w14:textId="77777777" w:rsidR="00C52F5F" w:rsidRDefault="00C52F5F" w:rsidP="00C52F5F">
      <w:r>
        <w:t xml:space="preserve">ISSP. International Social Survey </w:t>
      </w:r>
      <w:proofErr w:type="spellStart"/>
      <w:r>
        <w:t>Programme</w:t>
      </w:r>
      <w:proofErr w:type="spellEnd"/>
      <w:r>
        <w:t xml:space="preserve"> ISSP 2019 - Social Inequality V. 2019. </w:t>
      </w:r>
    </w:p>
    <w:p w14:paraId="5DDC8B66" w14:textId="77777777" w:rsidR="00C52F5F" w:rsidRDefault="00C52F5F" w:rsidP="00C52F5F"/>
    <w:p w14:paraId="70DCA543" w14:textId="77777777" w:rsidR="00C52F5F" w:rsidRDefault="00C52F5F" w:rsidP="00C52F5F">
      <w:r>
        <w:lastRenderedPageBreak/>
        <w:t xml:space="preserve">D. </w:t>
      </w:r>
      <w:proofErr w:type="spellStart"/>
      <w:r>
        <w:t>Ivanova</w:t>
      </w:r>
      <w:proofErr w:type="spellEnd"/>
      <w:r>
        <w:t xml:space="preserve"> &amp; R. Wood. The unequal distribution of household carbon footprints in </w:t>
      </w:r>
      <w:proofErr w:type="spellStart"/>
      <w:r>
        <w:t>Eu</w:t>
      </w:r>
      <w:proofErr w:type="spellEnd"/>
      <w:r>
        <w:t xml:space="preserve">-rope and its link to sustainability. Global Sustainability, 2020. </w:t>
      </w:r>
    </w:p>
    <w:p w14:paraId="5BBCFA0B" w14:textId="77777777" w:rsidR="00C52F5F" w:rsidRDefault="00C52F5F" w:rsidP="00C52F5F"/>
    <w:p w14:paraId="7BD157D3" w14:textId="77777777" w:rsidR="00C52F5F" w:rsidRDefault="00C52F5F" w:rsidP="00C52F5F">
      <w:r>
        <w:t xml:space="preserve">B. Jaeger &amp; M. Wilks. The Relative Importance of Target and Judge Characteristics in Shaping the Moral Circle. Cognitive Science, 2023. </w:t>
      </w:r>
    </w:p>
    <w:p w14:paraId="29234612" w14:textId="77777777" w:rsidR="00C52F5F" w:rsidRDefault="00C52F5F" w:rsidP="00C52F5F"/>
    <w:p w14:paraId="4943E34D" w14:textId="77777777" w:rsidR="00C52F5F" w:rsidRDefault="00C52F5F" w:rsidP="00C52F5F">
      <w:r>
        <w:t xml:space="preserve">D. Jamieson. Climate Change and Global Environmental Justice. 2001. </w:t>
      </w:r>
    </w:p>
    <w:p w14:paraId="4C73D4BE" w14:textId="77777777" w:rsidR="00C52F5F" w:rsidRDefault="00C52F5F" w:rsidP="00C52F5F"/>
    <w:p w14:paraId="12B559B6" w14:textId="77777777" w:rsidR="00C52F5F" w:rsidRPr="00C52F5F" w:rsidRDefault="00C52F5F" w:rsidP="00C52F5F">
      <w:pPr>
        <w:rPr>
          <w:lang w:val="de-DE"/>
        </w:rPr>
      </w:pPr>
      <w:r>
        <w:t xml:space="preserve">T. B. Johansson, A. </w:t>
      </w:r>
      <w:proofErr w:type="spellStart"/>
      <w:r>
        <w:t>Patwardhan</w:t>
      </w:r>
      <w:proofErr w:type="spellEnd"/>
      <w:r>
        <w:t xml:space="preserve">, N. </w:t>
      </w:r>
      <w:proofErr w:type="spellStart"/>
      <w:r>
        <w:t>Nakicenovi´c</w:t>
      </w:r>
      <w:proofErr w:type="spellEnd"/>
      <w:r>
        <w:t>,´ L. Gomez-</w:t>
      </w:r>
      <w:proofErr w:type="spellStart"/>
      <w:r>
        <w:t>Echeverri</w:t>
      </w:r>
      <w:proofErr w:type="spellEnd"/>
      <w:r>
        <w:t xml:space="preserve">, &amp; International Institute for Applied Systems Analysis, editors. Global Energy Assessment (GEA). Cam-bridge University </w:t>
      </w:r>
      <w:proofErr w:type="gramStart"/>
      <w:r>
        <w:t>Press ;</w:t>
      </w:r>
      <w:proofErr w:type="gramEnd"/>
      <w:r>
        <w:t xml:space="preserve"> International Institute for Applied Systems Analysis, Cam-bridge : </w:t>
      </w:r>
      <w:proofErr w:type="spellStart"/>
      <w:r>
        <w:t>Laxenburg</w:t>
      </w:r>
      <w:proofErr w:type="spellEnd"/>
      <w:r>
        <w:t xml:space="preserve">, Austria, 2012. </w:t>
      </w:r>
      <w:r w:rsidRPr="00C52F5F">
        <w:rPr>
          <w:lang w:val="de-DE"/>
        </w:rPr>
        <w:t xml:space="preserve">ISBN 978-1-107-00519-8 978-0-521-18293-5. </w:t>
      </w:r>
    </w:p>
    <w:p w14:paraId="523F690B" w14:textId="77777777" w:rsidR="00C52F5F" w:rsidRPr="00C52F5F" w:rsidRDefault="00C52F5F" w:rsidP="00C52F5F">
      <w:pPr>
        <w:rPr>
          <w:lang w:val="de-DE"/>
        </w:rPr>
      </w:pPr>
    </w:p>
    <w:p w14:paraId="65ADA13D" w14:textId="77777777" w:rsidR="00C52F5F" w:rsidRPr="00C52F5F" w:rsidRDefault="00C52F5F" w:rsidP="00C52F5F">
      <w:pPr>
        <w:rPr>
          <w:lang w:val="de-DE"/>
        </w:rPr>
      </w:pPr>
      <w:r w:rsidRPr="00C52F5F">
        <w:rPr>
          <w:lang w:val="de-DE"/>
        </w:rPr>
        <w:t xml:space="preserve">I. Kant. Zum ewigen Frieden: Ein philosophischer Entwurf. 1795. ISBN 978-1-4840-4926-6. </w:t>
      </w:r>
    </w:p>
    <w:p w14:paraId="510F7D9F" w14:textId="77777777" w:rsidR="00C52F5F" w:rsidRPr="00C52F5F" w:rsidRDefault="00C52F5F" w:rsidP="00C52F5F">
      <w:pPr>
        <w:rPr>
          <w:lang w:val="de-DE"/>
        </w:rPr>
      </w:pPr>
    </w:p>
    <w:p w14:paraId="5A531C25" w14:textId="77777777" w:rsidR="00C52F5F" w:rsidRDefault="00C52F5F" w:rsidP="00C52F5F">
      <w:r w:rsidRPr="00C52F5F">
        <w:rPr>
          <w:lang w:val="de-DE"/>
        </w:rPr>
        <w:t xml:space="preserve">D. Kaufmann, E. F. </w:t>
      </w:r>
      <w:proofErr w:type="spellStart"/>
      <w:r w:rsidRPr="00C52F5F">
        <w:rPr>
          <w:lang w:val="de-DE"/>
        </w:rPr>
        <w:t>McGuirk</w:t>
      </w:r>
      <w:proofErr w:type="spellEnd"/>
      <w:r w:rsidRPr="00C52F5F">
        <w:rPr>
          <w:lang w:val="de-DE"/>
        </w:rPr>
        <w:t xml:space="preserve">, &amp; P. C. Vicente. </w:t>
      </w:r>
      <w:r>
        <w:t xml:space="preserve">Foreign Aid Preferences and Perceptions in Donor Countries. 2012. </w:t>
      </w:r>
    </w:p>
    <w:p w14:paraId="416B9A0C" w14:textId="77777777" w:rsidR="00C52F5F" w:rsidRDefault="00C52F5F" w:rsidP="00C52F5F"/>
    <w:p w14:paraId="580199B2" w14:textId="77777777" w:rsidR="00C52F5F" w:rsidRDefault="00C52F5F" w:rsidP="00C52F5F">
      <w:r>
        <w:t xml:space="preserve">W. </w:t>
      </w:r>
      <w:proofErr w:type="spellStart"/>
      <w:r>
        <w:t>Kopczuk</w:t>
      </w:r>
      <w:proofErr w:type="spellEnd"/>
      <w:r>
        <w:t xml:space="preserve">, J. </w:t>
      </w:r>
      <w:proofErr w:type="spellStart"/>
      <w:r>
        <w:t>Slemrod</w:t>
      </w:r>
      <w:proofErr w:type="spellEnd"/>
      <w:r>
        <w:t xml:space="preserve">, &amp; S. </w:t>
      </w:r>
      <w:proofErr w:type="spellStart"/>
      <w:r>
        <w:t>Yitzhaki</w:t>
      </w:r>
      <w:proofErr w:type="spellEnd"/>
      <w:r>
        <w:t xml:space="preserve">. The limitations of decentralized world </w:t>
      </w:r>
      <w:proofErr w:type="spellStart"/>
      <w:r>
        <w:t>redistribu-tion</w:t>
      </w:r>
      <w:proofErr w:type="spellEnd"/>
      <w:r>
        <w:t xml:space="preserve">: An optimal taxation approach. European Economic Review, 2005. </w:t>
      </w:r>
    </w:p>
    <w:p w14:paraId="50722B9D" w14:textId="77777777" w:rsidR="00C52F5F" w:rsidRDefault="00C52F5F" w:rsidP="00C52F5F"/>
    <w:p w14:paraId="46FFF9BB" w14:textId="77777777" w:rsidR="00C52F5F" w:rsidRDefault="00C52F5F" w:rsidP="00C52F5F">
      <w:r>
        <w:t xml:space="preserve">M. </w:t>
      </w:r>
      <w:proofErr w:type="spellStart"/>
      <w:r>
        <w:t>Leimbach</w:t>
      </w:r>
      <w:proofErr w:type="spellEnd"/>
      <w:r>
        <w:t xml:space="preserve"> &amp; A. </w:t>
      </w:r>
      <w:proofErr w:type="spellStart"/>
      <w:r>
        <w:t>Giannousakis</w:t>
      </w:r>
      <w:proofErr w:type="spellEnd"/>
      <w:r>
        <w:t xml:space="preserve">. Burden sharing of climate change mitigation: Global and regional challenges under shared socio-economic pathways. Climatic Change, 2019. </w:t>
      </w:r>
    </w:p>
    <w:p w14:paraId="651C50A6" w14:textId="77777777" w:rsidR="00C52F5F" w:rsidRDefault="00C52F5F" w:rsidP="00C52F5F"/>
    <w:p w14:paraId="0A4EE8B8" w14:textId="77777777" w:rsidR="00C52F5F" w:rsidRDefault="00C52F5F" w:rsidP="00C52F5F">
      <w:r>
        <w:t xml:space="preserve">J. </w:t>
      </w:r>
      <w:proofErr w:type="spellStart"/>
      <w:r>
        <w:t>Leinen</w:t>
      </w:r>
      <w:proofErr w:type="spellEnd"/>
      <w:r>
        <w:t xml:space="preserve"> &amp; A. </w:t>
      </w:r>
      <w:proofErr w:type="spellStart"/>
      <w:r>
        <w:t>Bummel</w:t>
      </w:r>
      <w:proofErr w:type="spellEnd"/>
      <w:r>
        <w:t xml:space="preserve">. A World Parliament: Governance and Democracy in the 21st Century. Democracy </w:t>
      </w:r>
      <w:proofErr w:type="gramStart"/>
      <w:r>
        <w:t>Without</w:t>
      </w:r>
      <w:proofErr w:type="gramEnd"/>
      <w:r>
        <w:t xml:space="preserve"> Borders, Berlin, 2018. ISBN 978-3-942282-13-0. </w:t>
      </w:r>
    </w:p>
    <w:p w14:paraId="10428A5A" w14:textId="77777777" w:rsidR="00C52F5F" w:rsidRDefault="00C52F5F" w:rsidP="00C52F5F"/>
    <w:p w14:paraId="63C25850" w14:textId="77777777" w:rsidR="00C52F5F" w:rsidRDefault="00C52F5F" w:rsidP="00C52F5F">
      <w:r>
        <w:t xml:space="preserve">D. J. C. MacKay, P. Cramton, A. </w:t>
      </w:r>
      <w:proofErr w:type="spellStart"/>
      <w:r>
        <w:t>Ockenfels</w:t>
      </w:r>
      <w:proofErr w:type="spellEnd"/>
      <w:r>
        <w:t xml:space="preserve">, &amp; S. </w:t>
      </w:r>
      <w:proofErr w:type="spellStart"/>
      <w:r>
        <w:t>Stoft</w:t>
      </w:r>
      <w:proofErr w:type="spellEnd"/>
      <w:r>
        <w:t xml:space="preserve">. Price carbon - I will if you will. Nature, 2015. </w:t>
      </w:r>
    </w:p>
    <w:p w14:paraId="31C2E90D" w14:textId="77777777" w:rsidR="00C52F5F" w:rsidRDefault="00C52F5F" w:rsidP="00C52F5F">
      <w:r>
        <w:t xml:space="preserve"> </w:t>
      </w:r>
    </w:p>
    <w:p w14:paraId="1D737875" w14:textId="77777777" w:rsidR="00C52F5F" w:rsidRDefault="00C52F5F" w:rsidP="00C52F5F">
      <w:r>
        <w:t xml:space="preserve">H. D. Matthews. Quantifying historical carbon and climate debts among nations. Nature Climate Change, 2015. </w:t>
      </w:r>
    </w:p>
    <w:p w14:paraId="71E0E715" w14:textId="77777777" w:rsidR="00C52F5F" w:rsidRDefault="00C52F5F" w:rsidP="00C52F5F"/>
    <w:p w14:paraId="5C0E14E0" w14:textId="77777777" w:rsidR="00C52F5F" w:rsidRDefault="00C52F5F" w:rsidP="00C52F5F">
      <w:r>
        <w:t xml:space="preserve">L. Maverick Lloyd &amp; R. </w:t>
      </w:r>
      <w:proofErr w:type="spellStart"/>
      <w:r>
        <w:t>Schwimmer</w:t>
      </w:r>
      <w:proofErr w:type="spellEnd"/>
      <w:r>
        <w:t xml:space="preserve">. Chaos, War, and a New World Order. Technical report, 1937. </w:t>
      </w:r>
    </w:p>
    <w:p w14:paraId="2343C625" w14:textId="77777777" w:rsidR="00C52F5F" w:rsidRDefault="00C52F5F" w:rsidP="00C52F5F"/>
    <w:p w14:paraId="7A153B13" w14:textId="77777777" w:rsidR="00C52F5F" w:rsidRDefault="00C52F5F" w:rsidP="00C52F5F">
      <w:r>
        <w:t xml:space="preserve">D. M. </w:t>
      </w:r>
      <w:proofErr w:type="spellStart"/>
      <w:r>
        <w:t>McEvoy</w:t>
      </w:r>
      <w:proofErr w:type="spellEnd"/>
      <w:r>
        <w:t xml:space="preserve"> &amp; T. L. Cherry. The prospects for Paris: Behavioral insights into </w:t>
      </w:r>
      <w:proofErr w:type="spellStart"/>
      <w:r>
        <w:t>uncondi-tional</w:t>
      </w:r>
      <w:proofErr w:type="spellEnd"/>
      <w:r>
        <w:t xml:space="preserve"> cooperation on climate change. Palgrave Communications, 2016. </w:t>
      </w:r>
    </w:p>
    <w:p w14:paraId="1B884C9A" w14:textId="77777777" w:rsidR="00C52F5F" w:rsidRDefault="00C52F5F" w:rsidP="00C52F5F"/>
    <w:p w14:paraId="56EF7DCB" w14:textId="77777777" w:rsidR="00C52F5F" w:rsidRDefault="00C52F5F" w:rsidP="00C52F5F">
      <w:r>
        <w:t xml:space="preserve">L. F. McGrath &amp; T. </w:t>
      </w:r>
      <w:proofErr w:type="spellStart"/>
      <w:r>
        <w:t>Bernauer</w:t>
      </w:r>
      <w:proofErr w:type="spellEnd"/>
      <w:r>
        <w:t xml:space="preserve">. How strong </w:t>
      </w:r>
      <w:proofErr w:type="gramStart"/>
      <w:r>
        <w:t>is public support for unilateral climate policy and what</w:t>
      </w:r>
      <w:proofErr w:type="gramEnd"/>
      <w:r>
        <w:t xml:space="preserve"> drives it? WIREs Climate Change, 2017. </w:t>
      </w:r>
    </w:p>
    <w:p w14:paraId="3CB9CA62" w14:textId="77777777" w:rsidR="00C52F5F" w:rsidRDefault="00C52F5F" w:rsidP="00C52F5F"/>
    <w:p w14:paraId="3E95F22F" w14:textId="77777777" w:rsidR="00C52F5F" w:rsidRDefault="00C52F5F" w:rsidP="00C52F5F">
      <w:r>
        <w:t xml:space="preserve">A. </w:t>
      </w:r>
      <w:proofErr w:type="spellStart"/>
      <w:r>
        <w:t>Meilland</w:t>
      </w:r>
      <w:proofErr w:type="spellEnd"/>
      <w:r>
        <w:t xml:space="preserve">, Y. </w:t>
      </w:r>
      <w:proofErr w:type="spellStart"/>
      <w:r>
        <w:t>Kervinio</w:t>
      </w:r>
      <w:proofErr w:type="spellEnd"/>
      <w:r>
        <w:t xml:space="preserve">, &amp; A. </w:t>
      </w:r>
      <w:proofErr w:type="spellStart"/>
      <w:r>
        <w:t>Mejean</w:t>
      </w:r>
      <w:proofErr w:type="spellEnd"/>
      <w:r>
        <w:t xml:space="preserve">´. International climate justice: What the people think. 2023. </w:t>
      </w:r>
    </w:p>
    <w:p w14:paraId="1978D416" w14:textId="77777777" w:rsidR="00C52F5F" w:rsidRDefault="00C52F5F" w:rsidP="00C52F5F"/>
    <w:p w14:paraId="4B6D0FC1" w14:textId="77777777" w:rsidR="00C52F5F" w:rsidRDefault="00C52F5F" w:rsidP="00C52F5F">
      <w:r>
        <w:t xml:space="preserve">A. Meyer. Briefing: Contraction and convergence. Proceedings of the Institution of Civil Engineers - Engineering Sustainability, 2004. </w:t>
      </w:r>
    </w:p>
    <w:p w14:paraId="32024F0F" w14:textId="77777777" w:rsidR="00C52F5F" w:rsidRDefault="00C52F5F" w:rsidP="00C52F5F"/>
    <w:p w14:paraId="1D9FB42A" w14:textId="77777777" w:rsidR="00C52F5F" w:rsidRDefault="00C52F5F" w:rsidP="00C52F5F">
      <w:r>
        <w:t xml:space="preserve">G. Myrdal. Beyond the Welfare State: Economic Planning and its International Implications. </w:t>
      </w:r>
      <w:proofErr w:type="spellStart"/>
      <w:r>
        <w:t>Praeger</w:t>
      </w:r>
      <w:proofErr w:type="spellEnd"/>
      <w:r>
        <w:t xml:space="preserve">, </w:t>
      </w:r>
      <w:proofErr w:type="spellStart"/>
      <w:proofErr w:type="gramStart"/>
      <w:r>
        <w:t>yale</w:t>
      </w:r>
      <w:proofErr w:type="spellEnd"/>
      <w:proofErr w:type="gramEnd"/>
      <w:r>
        <w:t xml:space="preserve"> university press edition, 1960. ISBN 978-0-313-23697-6. </w:t>
      </w:r>
    </w:p>
    <w:p w14:paraId="12CF6E33" w14:textId="77777777" w:rsidR="00C52F5F" w:rsidRDefault="00C52F5F" w:rsidP="00C52F5F"/>
    <w:p w14:paraId="3AC3642F" w14:textId="77777777" w:rsidR="00C52F5F" w:rsidRDefault="00C52F5F" w:rsidP="00C52F5F">
      <w:r>
        <w:t xml:space="preserve">G. Myrdal. The Equality Issue in World Development. The Swedish Journal of Economics, 1975. </w:t>
      </w:r>
    </w:p>
    <w:p w14:paraId="74E727C0" w14:textId="77777777" w:rsidR="00C52F5F" w:rsidRDefault="00C52F5F" w:rsidP="00C52F5F"/>
    <w:p w14:paraId="62ECF84B" w14:textId="77777777" w:rsidR="00C52F5F" w:rsidRDefault="00C52F5F" w:rsidP="00C52F5F">
      <w:r>
        <w:t xml:space="preserve">G. Nair. Misperceptions of Relative Affluence and Support for International </w:t>
      </w:r>
      <w:proofErr w:type="spellStart"/>
      <w:r>
        <w:t>Redistribu-tion</w:t>
      </w:r>
      <w:proofErr w:type="spellEnd"/>
      <w:r>
        <w:t xml:space="preserve">. The Journal of Politics, 2018. </w:t>
      </w:r>
    </w:p>
    <w:p w14:paraId="37FE45B7" w14:textId="77777777" w:rsidR="00C52F5F" w:rsidRDefault="00C52F5F" w:rsidP="00C52F5F"/>
    <w:p w14:paraId="30C5499C" w14:textId="77777777" w:rsidR="00C52F5F" w:rsidRDefault="00C52F5F" w:rsidP="00C52F5F">
      <w:r>
        <w:t xml:space="preserve">E. </w:t>
      </w:r>
      <w:proofErr w:type="spellStart"/>
      <w:r>
        <w:t>Neumayer</w:t>
      </w:r>
      <w:proofErr w:type="spellEnd"/>
      <w:r>
        <w:t xml:space="preserve">. In </w:t>
      </w:r>
      <w:proofErr w:type="spellStart"/>
      <w:r>
        <w:t>defence</w:t>
      </w:r>
      <w:proofErr w:type="spellEnd"/>
      <w:r>
        <w:t xml:space="preserve"> of historical accountability for greenhouse gas emissions. Eco-logical Economics, 2000. </w:t>
      </w:r>
    </w:p>
    <w:p w14:paraId="1BA5AE21" w14:textId="77777777" w:rsidR="00C52F5F" w:rsidRDefault="00C52F5F" w:rsidP="00C52F5F"/>
    <w:p w14:paraId="3E15F444" w14:textId="77777777" w:rsidR="00C52F5F" w:rsidRPr="00C52F5F" w:rsidRDefault="00C52F5F" w:rsidP="00C52F5F">
      <w:pPr>
        <w:rPr>
          <w:lang w:val="de-DE"/>
        </w:rPr>
      </w:pPr>
      <w:r>
        <w:t xml:space="preserve">OECD. Main Findings from the 2018 Risks That Matter Survey. </w:t>
      </w:r>
      <w:r w:rsidRPr="00C52F5F">
        <w:rPr>
          <w:lang w:val="de-DE"/>
        </w:rPr>
        <w:t xml:space="preserve">OECD, 2019. ISBN 978-92-64-35751-8. </w:t>
      </w:r>
    </w:p>
    <w:p w14:paraId="6B48AB18" w14:textId="77777777" w:rsidR="00C52F5F" w:rsidRPr="00C52F5F" w:rsidRDefault="00C52F5F" w:rsidP="00C52F5F">
      <w:pPr>
        <w:rPr>
          <w:lang w:val="de-DE"/>
        </w:rPr>
      </w:pPr>
    </w:p>
    <w:p w14:paraId="5DD8A21E" w14:textId="77777777" w:rsidR="00C52F5F" w:rsidRDefault="00C52F5F" w:rsidP="00C52F5F">
      <w:r w:rsidRPr="00C52F5F">
        <w:rPr>
          <w:lang w:val="de-DE"/>
        </w:rPr>
        <w:lastRenderedPageBreak/>
        <w:t xml:space="preserve">H. J. </w:t>
      </w:r>
      <w:proofErr w:type="spellStart"/>
      <w:r w:rsidRPr="00C52F5F">
        <w:rPr>
          <w:lang w:val="de-DE"/>
        </w:rPr>
        <w:t>O’Gorman</w:t>
      </w:r>
      <w:proofErr w:type="spellEnd"/>
      <w:r w:rsidRPr="00C52F5F">
        <w:rPr>
          <w:lang w:val="de-DE"/>
        </w:rPr>
        <w:t xml:space="preserve">. </w:t>
      </w:r>
      <w:r>
        <w:t xml:space="preserve">Pluralistic ignorance and white estimates of white support for racial segregation. Public Opinion Quarterly, 1975. </w:t>
      </w:r>
    </w:p>
    <w:p w14:paraId="5AD0300A" w14:textId="77777777" w:rsidR="00C52F5F" w:rsidRDefault="00C52F5F" w:rsidP="00C52F5F"/>
    <w:p w14:paraId="7FCFD2FC" w14:textId="77777777" w:rsidR="00C52F5F" w:rsidRDefault="00C52F5F" w:rsidP="00C52F5F">
      <w:r>
        <w:t xml:space="preserve">. Patriotic Millionaires. Patriotic Millionaires Survey. Technical report, 2022. </w:t>
      </w:r>
    </w:p>
    <w:p w14:paraId="62DE0834" w14:textId="77777777" w:rsidR="00C52F5F" w:rsidRDefault="00C52F5F" w:rsidP="00C52F5F"/>
    <w:p w14:paraId="7AED9A10" w14:textId="77777777" w:rsidR="00C52F5F" w:rsidRDefault="00C52F5F" w:rsidP="00C52F5F">
      <w:r>
        <w:t xml:space="preserve">P. Paxton &amp; S. Knack. Individual and country-level factors affecting support for foreign aid. International Political Science Review, 2012. </w:t>
      </w:r>
    </w:p>
    <w:p w14:paraId="083C5C97" w14:textId="77777777" w:rsidR="00C52F5F" w:rsidRDefault="00C52F5F" w:rsidP="00C52F5F">
      <w:r>
        <w:t xml:space="preserve"> </w:t>
      </w:r>
    </w:p>
    <w:p w14:paraId="0EB8BB3D" w14:textId="77777777" w:rsidR="00C52F5F" w:rsidRDefault="00C52F5F" w:rsidP="00C52F5F">
      <w:r>
        <w:t xml:space="preserve">G. P. Peters, S. J. Davis, &amp; R. Andrew. A synthesis of carbon in international trade. </w:t>
      </w:r>
      <w:proofErr w:type="spellStart"/>
      <w:r>
        <w:t>Biogeo</w:t>
      </w:r>
      <w:proofErr w:type="spellEnd"/>
      <w:r>
        <w:t xml:space="preserve">-sciences, 2012. </w:t>
      </w:r>
    </w:p>
    <w:p w14:paraId="5FF3D758" w14:textId="77777777" w:rsidR="00C52F5F" w:rsidRDefault="00C52F5F" w:rsidP="00C52F5F"/>
    <w:p w14:paraId="2899300C" w14:textId="77777777" w:rsidR="00C52F5F" w:rsidRDefault="00C52F5F" w:rsidP="00C52F5F">
      <w:r>
        <w:t xml:space="preserve">T. Piketty. Capital in the Twenty–First Century. Harvard University Press, Cambridge, 2014. ISBN 978-0-674-43000-6. </w:t>
      </w:r>
    </w:p>
    <w:p w14:paraId="17D5177A" w14:textId="77777777" w:rsidR="00C52F5F" w:rsidRDefault="00C52F5F" w:rsidP="00C52F5F"/>
    <w:p w14:paraId="64F25200" w14:textId="77777777" w:rsidR="00C52F5F" w:rsidRDefault="00C52F5F" w:rsidP="00C52F5F">
      <w:r>
        <w:t xml:space="preserve">P. o. I. P. A. PIPA. Americans on Foreign Aid and World Hunger A Study of U.S. Public Attitudes. Technical report, PIPA, 2001. </w:t>
      </w:r>
    </w:p>
    <w:p w14:paraId="3F40AA0F" w14:textId="77777777" w:rsidR="00C52F5F" w:rsidRDefault="00C52F5F" w:rsidP="00C52F5F"/>
    <w:p w14:paraId="2EC8D60B" w14:textId="77777777" w:rsidR="00C52F5F" w:rsidRDefault="00C52F5F" w:rsidP="00C52F5F">
      <w:r>
        <w:t xml:space="preserve">P. o. I. P. A. PIPA. Publics in Developed Countries Ready to Contribute Funds Necessary to Cut Hunger in Half By 2015. Technical report, 2008. </w:t>
      </w:r>
    </w:p>
    <w:p w14:paraId="69C8409B" w14:textId="77777777" w:rsidR="00C52F5F" w:rsidRDefault="00C52F5F" w:rsidP="00C52F5F"/>
    <w:p w14:paraId="426367A1" w14:textId="77777777" w:rsidR="00C52F5F" w:rsidRDefault="00C52F5F" w:rsidP="00C52F5F">
      <w:r>
        <w:t xml:space="preserve">R. G. </w:t>
      </w:r>
      <w:proofErr w:type="spellStart"/>
      <w:r>
        <w:t>Rajan</w:t>
      </w:r>
      <w:proofErr w:type="spellEnd"/>
      <w:r>
        <w:t xml:space="preserve">. A Global Incentive to Reduce Emissions, 2021. </w:t>
      </w:r>
    </w:p>
    <w:p w14:paraId="7A8B65D9" w14:textId="77777777" w:rsidR="00C52F5F" w:rsidRDefault="00C52F5F" w:rsidP="00C52F5F"/>
    <w:p w14:paraId="50CF3848" w14:textId="77777777" w:rsidR="00C52F5F" w:rsidRDefault="00C52F5F" w:rsidP="00C52F5F">
      <w:r w:rsidRPr="00C52F5F">
        <w:rPr>
          <w:lang w:val="de-DE"/>
        </w:rPr>
        <w:t xml:space="preserve">M. R. Raupach, S. J. Davis, G. P. Peters, R. M. Andrew, J. G. </w:t>
      </w:r>
      <w:proofErr w:type="spellStart"/>
      <w:r w:rsidRPr="00C52F5F">
        <w:rPr>
          <w:lang w:val="de-DE"/>
        </w:rPr>
        <w:t>Canadell</w:t>
      </w:r>
      <w:proofErr w:type="spellEnd"/>
      <w:r w:rsidRPr="00C52F5F">
        <w:rPr>
          <w:lang w:val="de-DE"/>
        </w:rPr>
        <w:t xml:space="preserve">, P. </w:t>
      </w:r>
      <w:proofErr w:type="spellStart"/>
      <w:r w:rsidRPr="00C52F5F">
        <w:rPr>
          <w:lang w:val="de-DE"/>
        </w:rPr>
        <w:t>Ciais</w:t>
      </w:r>
      <w:proofErr w:type="spellEnd"/>
      <w:r w:rsidRPr="00C52F5F">
        <w:rPr>
          <w:lang w:val="de-DE"/>
        </w:rPr>
        <w:t xml:space="preserve">, P. </w:t>
      </w:r>
      <w:proofErr w:type="spellStart"/>
      <w:r w:rsidRPr="00C52F5F">
        <w:rPr>
          <w:lang w:val="de-DE"/>
        </w:rPr>
        <w:t>Friedling</w:t>
      </w:r>
      <w:proofErr w:type="spellEnd"/>
      <w:r w:rsidRPr="00C52F5F">
        <w:rPr>
          <w:lang w:val="de-DE"/>
        </w:rPr>
        <w:t xml:space="preserve">-stein, F. </w:t>
      </w:r>
      <w:proofErr w:type="spellStart"/>
      <w:r w:rsidRPr="00C52F5F">
        <w:rPr>
          <w:lang w:val="de-DE"/>
        </w:rPr>
        <w:t>Jotzo</w:t>
      </w:r>
      <w:proofErr w:type="spellEnd"/>
      <w:r w:rsidRPr="00C52F5F">
        <w:rPr>
          <w:lang w:val="de-DE"/>
        </w:rPr>
        <w:t xml:space="preserve">, D. P. van </w:t>
      </w:r>
      <w:proofErr w:type="spellStart"/>
      <w:r w:rsidRPr="00C52F5F">
        <w:rPr>
          <w:lang w:val="de-DE"/>
        </w:rPr>
        <w:t>Vuuren</w:t>
      </w:r>
      <w:proofErr w:type="spellEnd"/>
      <w:r w:rsidRPr="00C52F5F">
        <w:rPr>
          <w:lang w:val="de-DE"/>
        </w:rPr>
        <w:t xml:space="preserve">, &amp; C. Le </w:t>
      </w:r>
      <w:proofErr w:type="spellStart"/>
      <w:r w:rsidRPr="00C52F5F">
        <w:rPr>
          <w:lang w:val="de-DE"/>
        </w:rPr>
        <w:t>Quer´e</w:t>
      </w:r>
      <w:proofErr w:type="spellEnd"/>
      <w:r w:rsidRPr="00C52F5F">
        <w:rPr>
          <w:lang w:val="de-DE"/>
        </w:rPr>
        <w:t xml:space="preserve">´. </w:t>
      </w:r>
      <w:r>
        <w:t xml:space="preserve">Sharing a quota on cumulative carbon emissions. Nature Climate Change, 2014. </w:t>
      </w:r>
    </w:p>
    <w:p w14:paraId="38AF0523" w14:textId="77777777" w:rsidR="00C52F5F" w:rsidRDefault="00C52F5F" w:rsidP="00C52F5F"/>
    <w:p w14:paraId="2D64E788" w14:textId="77777777" w:rsidR="00C52F5F" w:rsidRDefault="00C52F5F" w:rsidP="00C52F5F">
      <w:r>
        <w:t xml:space="preserve">R. Reyes, M. </w:t>
      </w:r>
      <w:proofErr w:type="spellStart"/>
      <w:r>
        <w:t>Lenzen</w:t>
      </w:r>
      <w:proofErr w:type="spellEnd"/>
      <w:r>
        <w:t>, &amp; J. Murray. Better Global Assessment of Worker Inequality: Com-</w:t>
      </w:r>
      <w:proofErr w:type="spellStart"/>
      <w:r>
        <w:t>ment</w:t>
      </w:r>
      <w:proofErr w:type="spellEnd"/>
      <w:r>
        <w:t xml:space="preserve"> on “The Employment Footprints of Nations”. Journal of Industrial Ecology, 2017. </w:t>
      </w:r>
    </w:p>
    <w:p w14:paraId="131321C1" w14:textId="77777777" w:rsidR="00C52F5F" w:rsidRDefault="00C52F5F" w:rsidP="00C52F5F"/>
    <w:p w14:paraId="60029851" w14:textId="77777777" w:rsidR="00C52F5F" w:rsidRDefault="00C52F5F" w:rsidP="00C52F5F">
      <w:r w:rsidRPr="00C52F5F">
        <w:rPr>
          <w:lang w:val="de-DE"/>
        </w:rPr>
        <w:t xml:space="preserve">S. </w:t>
      </w:r>
      <w:proofErr w:type="spellStart"/>
      <w:r w:rsidRPr="00C52F5F">
        <w:rPr>
          <w:lang w:val="de-DE"/>
        </w:rPr>
        <w:t>Reysen</w:t>
      </w:r>
      <w:proofErr w:type="spellEnd"/>
      <w:r w:rsidRPr="00C52F5F">
        <w:rPr>
          <w:lang w:val="de-DE"/>
        </w:rPr>
        <w:t xml:space="preserve"> &amp; I. </w:t>
      </w:r>
      <w:proofErr w:type="spellStart"/>
      <w:r w:rsidRPr="00C52F5F">
        <w:rPr>
          <w:lang w:val="de-DE"/>
        </w:rPr>
        <w:t>Katzarska</w:t>
      </w:r>
      <w:proofErr w:type="spellEnd"/>
      <w:r w:rsidRPr="00C52F5F">
        <w:rPr>
          <w:lang w:val="de-DE"/>
        </w:rPr>
        <w:t xml:space="preserve">-Miller. </w:t>
      </w:r>
      <w:r>
        <w:t xml:space="preserve">The Psychology of Global Citizenship: A Review of Theory and Research. Lexington Books, Lanham, 2018. ISBN 978-1-4985-7029-9. </w:t>
      </w:r>
    </w:p>
    <w:p w14:paraId="5E9A45E6" w14:textId="77777777" w:rsidR="00C52F5F" w:rsidRDefault="00C52F5F" w:rsidP="00C52F5F"/>
    <w:p w14:paraId="5F7866AA" w14:textId="77777777" w:rsidR="00C52F5F" w:rsidRDefault="00C52F5F" w:rsidP="00C52F5F">
      <w:proofErr w:type="gramStart"/>
      <w:r>
        <w:t xml:space="preserve">K. </w:t>
      </w:r>
      <w:proofErr w:type="spellStart"/>
      <w:r>
        <w:t>Riahi</w:t>
      </w:r>
      <w:proofErr w:type="spellEnd"/>
      <w:r>
        <w:t xml:space="preserve">, D. P. van </w:t>
      </w:r>
      <w:proofErr w:type="spellStart"/>
      <w:r>
        <w:t>Vuuren</w:t>
      </w:r>
      <w:proofErr w:type="spellEnd"/>
      <w:r>
        <w:t xml:space="preserve">, E. </w:t>
      </w:r>
      <w:proofErr w:type="spellStart"/>
      <w:r>
        <w:t>Kriegler</w:t>
      </w:r>
      <w:proofErr w:type="spellEnd"/>
      <w:r>
        <w:t xml:space="preserve">, J. Edmonds, B. C. O’Neill, S. Fujimori, N. Bauer, K. Calvin, R. </w:t>
      </w:r>
      <w:proofErr w:type="spellStart"/>
      <w:r>
        <w:t>Dellink</w:t>
      </w:r>
      <w:proofErr w:type="spellEnd"/>
      <w:r>
        <w:t xml:space="preserve">, O. </w:t>
      </w:r>
      <w:proofErr w:type="spellStart"/>
      <w:r>
        <w:t>Fricko</w:t>
      </w:r>
      <w:proofErr w:type="spellEnd"/>
      <w:r>
        <w:t xml:space="preserve">, W. Lutz, A. Popp, J. C. </w:t>
      </w:r>
      <w:proofErr w:type="spellStart"/>
      <w:r>
        <w:t>Cuaresma</w:t>
      </w:r>
      <w:proofErr w:type="spellEnd"/>
      <w:r>
        <w:t xml:space="preserve">, S. Kc, M. </w:t>
      </w:r>
      <w:proofErr w:type="spellStart"/>
      <w:r>
        <w:t>Leimbach</w:t>
      </w:r>
      <w:proofErr w:type="spellEnd"/>
      <w:r>
        <w:t xml:space="preserve">, L. Jiang, T. </w:t>
      </w:r>
      <w:proofErr w:type="spellStart"/>
      <w:r>
        <w:t>Kram</w:t>
      </w:r>
      <w:proofErr w:type="spellEnd"/>
      <w:r>
        <w:t xml:space="preserve">, S. Rao, J. </w:t>
      </w:r>
      <w:proofErr w:type="spellStart"/>
      <w:r>
        <w:t>Emmerling</w:t>
      </w:r>
      <w:proofErr w:type="spellEnd"/>
      <w:r>
        <w:t xml:space="preserve">, K. </w:t>
      </w:r>
      <w:proofErr w:type="spellStart"/>
      <w:r>
        <w:t>Ebi</w:t>
      </w:r>
      <w:proofErr w:type="spellEnd"/>
      <w:r>
        <w:t xml:space="preserve">, T. Hasegawa, P. </w:t>
      </w:r>
      <w:proofErr w:type="spellStart"/>
      <w:r>
        <w:t>Havlik</w:t>
      </w:r>
      <w:proofErr w:type="spellEnd"/>
      <w:r>
        <w:t xml:space="preserve">, F. </w:t>
      </w:r>
      <w:proofErr w:type="spellStart"/>
      <w:r>
        <w:t>Humpenoder</w:t>
      </w:r>
      <w:proofErr w:type="spellEnd"/>
      <w:r>
        <w:t xml:space="preserve">,¨ L. A. Da Silva, S. Smith, E. </w:t>
      </w:r>
      <w:proofErr w:type="spellStart"/>
      <w:r>
        <w:t>Stehfest</w:t>
      </w:r>
      <w:proofErr w:type="spellEnd"/>
      <w:r>
        <w:t xml:space="preserve">, V. </w:t>
      </w:r>
      <w:proofErr w:type="spellStart"/>
      <w:r>
        <w:t>Bosetti</w:t>
      </w:r>
      <w:proofErr w:type="spellEnd"/>
      <w:r>
        <w:t xml:space="preserve">, J. </w:t>
      </w:r>
      <w:proofErr w:type="spellStart"/>
      <w:r>
        <w:t>Eom</w:t>
      </w:r>
      <w:proofErr w:type="spellEnd"/>
      <w:r>
        <w:t xml:space="preserve">, D. </w:t>
      </w:r>
      <w:proofErr w:type="spellStart"/>
      <w:r>
        <w:t>Gernaat</w:t>
      </w:r>
      <w:proofErr w:type="spellEnd"/>
      <w:r>
        <w:t xml:space="preserve">, T. Masui, J. </w:t>
      </w:r>
      <w:proofErr w:type="spellStart"/>
      <w:r>
        <w:t>Rogelj</w:t>
      </w:r>
      <w:proofErr w:type="spellEnd"/>
      <w:r>
        <w:t xml:space="preserve">, J. </w:t>
      </w:r>
      <w:proofErr w:type="spellStart"/>
      <w:r>
        <w:t>Strefler</w:t>
      </w:r>
      <w:proofErr w:type="spellEnd"/>
      <w:r>
        <w:t xml:space="preserve">, L. </w:t>
      </w:r>
      <w:proofErr w:type="spellStart"/>
      <w:r>
        <w:t>Drouet</w:t>
      </w:r>
      <w:proofErr w:type="spellEnd"/>
      <w:r>
        <w:t xml:space="preserve">, V. </w:t>
      </w:r>
      <w:proofErr w:type="spellStart"/>
      <w:r>
        <w:t>Krey</w:t>
      </w:r>
      <w:proofErr w:type="spellEnd"/>
      <w:r>
        <w:t xml:space="preserve">, G. </w:t>
      </w:r>
      <w:proofErr w:type="spellStart"/>
      <w:r>
        <w:t>Luderer</w:t>
      </w:r>
      <w:proofErr w:type="spellEnd"/>
      <w:r>
        <w:t xml:space="preserve">, M. </w:t>
      </w:r>
      <w:proofErr w:type="spellStart"/>
      <w:r>
        <w:t>Harmsen</w:t>
      </w:r>
      <w:proofErr w:type="spellEnd"/>
      <w:r>
        <w:t xml:space="preserve">, K. Takahashi, L. </w:t>
      </w:r>
      <w:proofErr w:type="spellStart"/>
      <w:r>
        <w:t>Baumstark</w:t>
      </w:r>
      <w:proofErr w:type="spellEnd"/>
      <w:r>
        <w:t xml:space="preserve">, J. C. </w:t>
      </w:r>
      <w:proofErr w:type="spellStart"/>
      <w:r>
        <w:t>Doelman</w:t>
      </w:r>
      <w:proofErr w:type="spellEnd"/>
      <w:r>
        <w:t xml:space="preserve">, M. </w:t>
      </w:r>
      <w:proofErr w:type="spellStart"/>
      <w:r>
        <w:t>Kainuma</w:t>
      </w:r>
      <w:proofErr w:type="spellEnd"/>
      <w:r>
        <w:t xml:space="preserve">, Z. </w:t>
      </w:r>
      <w:proofErr w:type="spellStart"/>
      <w:r>
        <w:t>Klimont</w:t>
      </w:r>
      <w:proofErr w:type="spellEnd"/>
      <w:r>
        <w:t xml:space="preserve">, G. Marangoni, H. </w:t>
      </w:r>
      <w:proofErr w:type="spellStart"/>
      <w:r>
        <w:t>Lotze-Campen</w:t>
      </w:r>
      <w:proofErr w:type="spellEnd"/>
      <w:r>
        <w:t xml:space="preserve">, M. </w:t>
      </w:r>
      <w:proofErr w:type="spellStart"/>
      <w:r>
        <w:t>Obersteiner</w:t>
      </w:r>
      <w:proofErr w:type="spellEnd"/>
      <w:r>
        <w:t xml:space="preserve">, A. </w:t>
      </w:r>
      <w:proofErr w:type="spellStart"/>
      <w:r>
        <w:t>Tabeau</w:t>
      </w:r>
      <w:proofErr w:type="spellEnd"/>
      <w:r>
        <w:t xml:space="preserve">, &amp; M. </w:t>
      </w:r>
      <w:proofErr w:type="spellStart"/>
      <w:r>
        <w:t>Tavoni</w:t>
      </w:r>
      <w:proofErr w:type="spellEnd"/>
      <w:r>
        <w:t>.</w:t>
      </w:r>
      <w:proofErr w:type="gramEnd"/>
      <w:r>
        <w:t xml:space="preserve"> The Shared Socioeconomic Pathways and their energy, land use, and greenhouse gas emissions implications: An overview. Global Environmental Change, 2017. </w:t>
      </w:r>
    </w:p>
    <w:p w14:paraId="290766FE" w14:textId="77777777" w:rsidR="00C52F5F" w:rsidRDefault="00C52F5F" w:rsidP="00C52F5F"/>
    <w:p w14:paraId="1C06F2F2" w14:textId="77777777" w:rsidR="00C52F5F" w:rsidRDefault="00C52F5F" w:rsidP="00C52F5F">
      <w:r>
        <w:t xml:space="preserve">Y. </w:t>
      </w:r>
      <w:proofErr w:type="spellStart"/>
      <w:r>
        <w:t>Robiou</w:t>
      </w:r>
      <w:proofErr w:type="spellEnd"/>
      <w:r>
        <w:t xml:space="preserve"> du Pont, M. L. Jeffery, J. </w:t>
      </w:r>
      <w:proofErr w:type="spellStart"/>
      <w:r>
        <w:t>Gutschow</w:t>
      </w:r>
      <w:proofErr w:type="spellEnd"/>
      <w:proofErr w:type="gramStart"/>
      <w:r>
        <w:t>,¨</w:t>
      </w:r>
      <w:proofErr w:type="gramEnd"/>
      <w:r>
        <w:t xml:space="preserve"> P. </w:t>
      </w:r>
      <w:proofErr w:type="spellStart"/>
      <w:r>
        <w:t>Christoff</w:t>
      </w:r>
      <w:proofErr w:type="spellEnd"/>
      <w:r>
        <w:t xml:space="preserve">, &amp; M. </w:t>
      </w:r>
      <w:proofErr w:type="spellStart"/>
      <w:r>
        <w:t>Meinshausen</w:t>
      </w:r>
      <w:proofErr w:type="spellEnd"/>
      <w:r>
        <w:t xml:space="preserve">. National contributions for decarbonizing the world economy in line with the G7 agreement. </w:t>
      </w:r>
      <w:proofErr w:type="spellStart"/>
      <w:r>
        <w:t>En-vironmental</w:t>
      </w:r>
      <w:proofErr w:type="spellEnd"/>
      <w:r>
        <w:t xml:space="preserve"> Research Letters, 2016. </w:t>
      </w:r>
    </w:p>
    <w:p w14:paraId="51A2EB21" w14:textId="77777777" w:rsidR="00C52F5F" w:rsidRDefault="00C52F5F" w:rsidP="00C52F5F">
      <w:r>
        <w:t xml:space="preserve"> </w:t>
      </w:r>
    </w:p>
    <w:p w14:paraId="72233A2F" w14:textId="77777777" w:rsidR="00C52F5F" w:rsidRDefault="00C52F5F" w:rsidP="00C52F5F">
      <w:r>
        <w:t xml:space="preserve">Y. </w:t>
      </w:r>
      <w:proofErr w:type="spellStart"/>
      <w:r>
        <w:t>Robiou</w:t>
      </w:r>
      <w:proofErr w:type="spellEnd"/>
      <w:r>
        <w:t xml:space="preserve"> du Pont, M. L. Jeffery, J. </w:t>
      </w:r>
      <w:proofErr w:type="spellStart"/>
      <w:r>
        <w:t>Gutschow</w:t>
      </w:r>
      <w:proofErr w:type="spellEnd"/>
      <w:r>
        <w:t xml:space="preserve">,¨ J. </w:t>
      </w:r>
      <w:proofErr w:type="spellStart"/>
      <w:r>
        <w:t>Rogelj</w:t>
      </w:r>
      <w:proofErr w:type="spellEnd"/>
      <w:r>
        <w:t xml:space="preserve">, P. </w:t>
      </w:r>
      <w:proofErr w:type="spellStart"/>
      <w:r>
        <w:t>Christoff</w:t>
      </w:r>
      <w:proofErr w:type="spellEnd"/>
      <w:r>
        <w:t xml:space="preserve">, &amp; M. </w:t>
      </w:r>
      <w:proofErr w:type="spellStart"/>
      <w:r>
        <w:t>Meinshausen</w:t>
      </w:r>
      <w:proofErr w:type="spellEnd"/>
      <w:r>
        <w:t xml:space="preserve">. Equitable mitigation to achieve the Paris Agreement goals. Nature Climate Change, 2017. </w:t>
      </w:r>
    </w:p>
    <w:p w14:paraId="4C7C1E2D" w14:textId="77777777" w:rsidR="00C52F5F" w:rsidRDefault="00C52F5F" w:rsidP="00C52F5F"/>
    <w:p w14:paraId="509E7CFD" w14:textId="77777777" w:rsidR="00C52F5F" w:rsidRDefault="00C52F5F" w:rsidP="00C52F5F">
      <w:r>
        <w:t xml:space="preserve">K. </w:t>
      </w:r>
      <w:proofErr w:type="spellStart"/>
      <w:r>
        <w:t>Rowlingson</w:t>
      </w:r>
      <w:proofErr w:type="spellEnd"/>
      <w:r>
        <w:t xml:space="preserve">, A. </w:t>
      </w:r>
      <w:proofErr w:type="spellStart"/>
      <w:r>
        <w:t>Sood</w:t>
      </w:r>
      <w:proofErr w:type="spellEnd"/>
      <w:r>
        <w:t xml:space="preserve">, &amp; T. Tu. Public attitudes to a wealth tax: The importance of ‘capacity to pay’. Fiscal Studies, 2021. </w:t>
      </w:r>
    </w:p>
    <w:p w14:paraId="6B2DCB2D" w14:textId="77777777" w:rsidR="00C52F5F" w:rsidRDefault="00C52F5F" w:rsidP="00C52F5F"/>
    <w:p w14:paraId="56D8724F" w14:textId="77777777" w:rsidR="00C52F5F" w:rsidRDefault="00C52F5F" w:rsidP="00C52F5F">
      <w:r>
        <w:t xml:space="preserve">E. </w:t>
      </w:r>
      <w:proofErr w:type="spellStart"/>
      <w:r>
        <w:t>Saez</w:t>
      </w:r>
      <w:proofErr w:type="spellEnd"/>
      <w:r>
        <w:t xml:space="preserve"> &amp; G. </w:t>
      </w:r>
      <w:proofErr w:type="spellStart"/>
      <w:r>
        <w:t>Zucman</w:t>
      </w:r>
      <w:proofErr w:type="spellEnd"/>
      <w:r>
        <w:t xml:space="preserve">. The Triumph of Injustice: How the Rich Dodge Taxes and How to Make Them Pay. W. W. Norton &amp; Company, New York, NY, first edition </w:t>
      </w:r>
      <w:proofErr w:type="spellStart"/>
      <w:r>
        <w:t>edition</w:t>
      </w:r>
      <w:proofErr w:type="spellEnd"/>
      <w:r>
        <w:t xml:space="preserve">, 2019. ISBN 978-1-324-00272-7. </w:t>
      </w:r>
    </w:p>
    <w:p w14:paraId="48A62F5E" w14:textId="77777777" w:rsidR="00C52F5F" w:rsidRDefault="00C52F5F" w:rsidP="00C52F5F"/>
    <w:p w14:paraId="2A740DDB" w14:textId="77777777" w:rsidR="00C52F5F" w:rsidRDefault="00C52F5F" w:rsidP="00C52F5F">
      <w:r>
        <w:t xml:space="preserve">M. </w:t>
      </w:r>
      <w:proofErr w:type="spellStart"/>
      <w:r>
        <w:t>Schechtl</w:t>
      </w:r>
      <w:proofErr w:type="spellEnd"/>
      <w:r>
        <w:t xml:space="preserve"> &amp; D. </w:t>
      </w:r>
      <w:proofErr w:type="spellStart"/>
      <w:r>
        <w:t>Tisch</w:t>
      </w:r>
      <w:proofErr w:type="spellEnd"/>
      <w:r>
        <w:t xml:space="preserve">. Tax principles, policy feedback and self-interest: Cross-national experimental evidence on wealth tax preferences. Socio-Economic Review, 2023. </w:t>
      </w:r>
    </w:p>
    <w:p w14:paraId="414442D4" w14:textId="77777777" w:rsidR="00C52F5F" w:rsidRDefault="00C52F5F" w:rsidP="00C52F5F"/>
    <w:p w14:paraId="72C4A8A9" w14:textId="77777777" w:rsidR="00C52F5F" w:rsidRDefault="00C52F5F" w:rsidP="00C52F5F">
      <w:r w:rsidRPr="00C52F5F">
        <w:rPr>
          <w:lang w:val="de-DE"/>
        </w:rPr>
        <w:t xml:space="preserve">J. Schleich, E. </w:t>
      </w:r>
      <w:proofErr w:type="gramStart"/>
      <w:r w:rsidRPr="00C52F5F">
        <w:rPr>
          <w:lang w:val="de-DE"/>
        </w:rPr>
        <w:t>Dutschke,¨</w:t>
      </w:r>
      <w:proofErr w:type="gramEnd"/>
      <w:r w:rsidRPr="00C52F5F">
        <w:rPr>
          <w:lang w:val="de-DE"/>
        </w:rPr>
        <w:t xml:space="preserve"> C. </w:t>
      </w:r>
      <w:proofErr w:type="spellStart"/>
      <w:r w:rsidRPr="00C52F5F">
        <w:rPr>
          <w:lang w:val="de-DE"/>
        </w:rPr>
        <w:t>Schwirplies</w:t>
      </w:r>
      <w:proofErr w:type="spellEnd"/>
      <w:r w:rsidRPr="00C52F5F">
        <w:rPr>
          <w:lang w:val="de-DE"/>
        </w:rPr>
        <w:t xml:space="preserve">, &amp; A. Ziegler. </w:t>
      </w:r>
      <w:r>
        <w:t xml:space="preserve">Citizens’ perceptions of justice in international climate policy: An empirical analysis. Climate Policy, 2016. </w:t>
      </w:r>
    </w:p>
    <w:p w14:paraId="7D875FF0" w14:textId="77777777" w:rsidR="00C52F5F" w:rsidRDefault="00C52F5F" w:rsidP="00C52F5F"/>
    <w:p w14:paraId="4D7886D4" w14:textId="77777777" w:rsidR="00C52F5F" w:rsidRDefault="00C52F5F" w:rsidP="00C52F5F">
      <w:r>
        <w:t xml:space="preserve">J. </w:t>
      </w:r>
      <w:proofErr w:type="spellStart"/>
      <w:r>
        <w:t>Sivonen</w:t>
      </w:r>
      <w:proofErr w:type="spellEnd"/>
      <w:r>
        <w:t xml:space="preserve">. Attitudes toward global and national climate policies in Finland – The </w:t>
      </w:r>
      <w:proofErr w:type="spellStart"/>
      <w:r>
        <w:t>signif-icance</w:t>
      </w:r>
      <w:proofErr w:type="spellEnd"/>
      <w:r>
        <w:t xml:space="preserve"> of climate change risk perception and urban/rural-domicile. </w:t>
      </w:r>
      <w:proofErr w:type="spellStart"/>
      <w:r>
        <w:t>GeoJournal</w:t>
      </w:r>
      <w:proofErr w:type="spellEnd"/>
      <w:r>
        <w:t xml:space="preserve">, 2022. </w:t>
      </w:r>
    </w:p>
    <w:p w14:paraId="23D94A9C" w14:textId="77777777" w:rsidR="00C52F5F" w:rsidRDefault="00C52F5F" w:rsidP="00C52F5F"/>
    <w:p w14:paraId="6210031C" w14:textId="77777777" w:rsidR="00C52F5F" w:rsidRDefault="00C52F5F" w:rsidP="00C52F5F">
      <w:r w:rsidRPr="00C52F5F">
        <w:rPr>
          <w:lang w:val="de-DE"/>
        </w:rPr>
        <w:t xml:space="preserve">G. </w:t>
      </w:r>
      <w:proofErr w:type="spellStart"/>
      <w:r w:rsidRPr="00C52F5F">
        <w:rPr>
          <w:lang w:val="de-DE"/>
        </w:rPr>
        <w:t>Sparkman</w:t>
      </w:r>
      <w:proofErr w:type="spellEnd"/>
      <w:r w:rsidRPr="00C52F5F">
        <w:rPr>
          <w:lang w:val="de-DE"/>
        </w:rPr>
        <w:t xml:space="preserve">, N. Geiger, &amp; E. U. Weber. </w:t>
      </w:r>
      <w:r>
        <w:t xml:space="preserve">Americans experience a false social reality by underestimating popular climate policy support by nearly half. Nature Communications, 2022. </w:t>
      </w:r>
    </w:p>
    <w:p w14:paraId="1B542B1B" w14:textId="77777777" w:rsidR="00C52F5F" w:rsidRDefault="00C52F5F" w:rsidP="00C52F5F"/>
    <w:p w14:paraId="07066DCC" w14:textId="77777777" w:rsidR="00C52F5F" w:rsidRDefault="00C52F5F" w:rsidP="00C52F5F">
      <w:r>
        <w:t xml:space="preserve">G. Standing. A little more, how much it is...: Piloting basic income transfers in </w:t>
      </w:r>
      <w:proofErr w:type="spellStart"/>
      <w:r>
        <w:t>madhya</w:t>
      </w:r>
      <w:proofErr w:type="spellEnd"/>
      <w:r>
        <w:t xml:space="preserve"> </w:t>
      </w:r>
      <w:proofErr w:type="spellStart"/>
      <w:r>
        <w:t>pradesh</w:t>
      </w:r>
      <w:proofErr w:type="spellEnd"/>
      <w:r>
        <w:t xml:space="preserve">, </w:t>
      </w:r>
      <w:proofErr w:type="spellStart"/>
      <w:proofErr w:type="gramStart"/>
      <w:r>
        <w:t>india</w:t>
      </w:r>
      <w:proofErr w:type="spellEnd"/>
      <w:proofErr w:type="gramEnd"/>
      <w:r>
        <w:t xml:space="preserve">. Technical report. Technical report, UNICEF, 2014. </w:t>
      </w:r>
    </w:p>
    <w:p w14:paraId="1CAEED6C" w14:textId="77777777" w:rsidR="00C52F5F" w:rsidRDefault="00C52F5F" w:rsidP="00C52F5F"/>
    <w:p w14:paraId="7DD7188E" w14:textId="77777777" w:rsidR="00C52F5F" w:rsidRDefault="00C52F5F" w:rsidP="00C52F5F">
      <w:r>
        <w:t xml:space="preserve">E. A. Stanton. </w:t>
      </w:r>
      <w:proofErr w:type="spellStart"/>
      <w:r>
        <w:t>Negishi</w:t>
      </w:r>
      <w:proofErr w:type="spellEnd"/>
      <w:r>
        <w:t xml:space="preserve"> welfare weights in integrated assessment models: The mathematics of global inequality. Climatic Change, 2011. </w:t>
      </w:r>
    </w:p>
    <w:p w14:paraId="3FD5F500" w14:textId="77777777" w:rsidR="00C52F5F" w:rsidRDefault="00C52F5F" w:rsidP="00C52F5F"/>
    <w:p w14:paraId="0E24CCC2" w14:textId="77777777" w:rsidR="00C52F5F" w:rsidRDefault="00C52F5F" w:rsidP="00C52F5F">
      <w:r w:rsidRPr="00C52F5F">
        <w:rPr>
          <w:lang w:val="de-DE"/>
        </w:rPr>
        <w:t xml:space="preserve">N. Stern &amp; J. E. </w:t>
      </w:r>
      <w:proofErr w:type="spellStart"/>
      <w:r w:rsidRPr="00C52F5F">
        <w:rPr>
          <w:lang w:val="de-DE"/>
        </w:rPr>
        <w:t>Stiglitz</w:t>
      </w:r>
      <w:proofErr w:type="spellEnd"/>
      <w:r w:rsidRPr="00C52F5F">
        <w:rPr>
          <w:lang w:val="de-DE"/>
        </w:rPr>
        <w:t xml:space="preserve">. </w:t>
      </w:r>
      <w:r>
        <w:t xml:space="preserve">Report of the High-Level Commission on Carbon Prices. Technical report, Carbon Pricing Leadership Coalition, 2017. </w:t>
      </w:r>
    </w:p>
    <w:p w14:paraId="34CFD417" w14:textId="77777777" w:rsidR="00C52F5F" w:rsidRDefault="00C52F5F" w:rsidP="00C52F5F"/>
    <w:p w14:paraId="2408573D" w14:textId="77777777" w:rsidR="00C52F5F" w:rsidRDefault="00C52F5F" w:rsidP="00C52F5F">
      <w:r w:rsidRPr="00C52F5F">
        <w:rPr>
          <w:lang w:val="fr-FR"/>
        </w:rPr>
        <w:t xml:space="preserve">K. Vaillancourt &amp; J.-P. </w:t>
      </w:r>
      <w:proofErr w:type="spellStart"/>
      <w:r w:rsidRPr="00C52F5F">
        <w:rPr>
          <w:lang w:val="fr-FR"/>
        </w:rPr>
        <w:t>Waaub</w:t>
      </w:r>
      <w:proofErr w:type="spellEnd"/>
      <w:r w:rsidRPr="00C52F5F">
        <w:rPr>
          <w:lang w:val="fr-FR"/>
        </w:rPr>
        <w:t xml:space="preserve">. </w:t>
      </w:r>
      <w:r>
        <w:t xml:space="preserve">Equity in international greenhouse gases abatement </w:t>
      </w:r>
      <w:proofErr w:type="spellStart"/>
      <w:r>
        <w:t>sce-narios</w:t>
      </w:r>
      <w:proofErr w:type="spellEnd"/>
      <w:r>
        <w:t xml:space="preserve">: A </w:t>
      </w:r>
      <w:proofErr w:type="spellStart"/>
      <w:r>
        <w:t>multicriteria</w:t>
      </w:r>
      <w:proofErr w:type="spellEnd"/>
      <w:r>
        <w:t xml:space="preserve"> approach. European Journal of Operational Research, 2004. </w:t>
      </w:r>
    </w:p>
    <w:p w14:paraId="6F0793AD" w14:textId="77777777" w:rsidR="00C52F5F" w:rsidRDefault="00C52F5F" w:rsidP="00C52F5F"/>
    <w:p w14:paraId="10B94FDB" w14:textId="77777777" w:rsidR="00C52F5F" w:rsidRDefault="00C52F5F" w:rsidP="00C52F5F">
      <w:r>
        <w:t xml:space="preserve">N. J. van den Berg, H. L. van </w:t>
      </w:r>
      <w:proofErr w:type="spellStart"/>
      <w:r>
        <w:t>Soest</w:t>
      </w:r>
      <w:proofErr w:type="spellEnd"/>
      <w:r>
        <w:t xml:space="preserve">, A. F. Hof, M. G. J. den </w:t>
      </w:r>
      <w:proofErr w:type="spellStart"/>
      <w:r>
        <w:t>Elzen</w:t>
      </w:r>
      <w:proofErr w:type="spellEnd"/>
      <w:r>
        <w:t xml:space="preserve">, D. P. van </w:t>
      </w:r>
      <w:proofErr w:type="spellStart"/>
      <w:r>
        <w:t>Vuuren</w:t>
      </w:r>
      <w:proofErr w:type="spellEnd"/>
      <w:r>
        <w:t xml:space="preserve">, W. Chen, L. </w:t>
      </w:r>
      <w:proofErr w:type="spellStart"/>
      <w:r>
        <w:t>Drouet</w:t>
      </w:r>
      <w:proofErr w:type="spellEnd"/>
      <w:r>
        <w:t xml:space="preserve">, J. </w:t>
      </w:r>
      <w:proofErr w:type="spellStart"/>
      <w:r>
        <w:t>Emmerling</w:t>
      </w:r>
      <w:proofErr w:type="spellEnd"/>
      <w:r>
        <w:t xml:space="preserve">, S. Fujimori, N. </w:t>
      </w:r>
      <w:proofErr w:type="spellStart"/>
      <w:r>
        <w:t>Hohne</w:t>
      </w:r>
      <w:proofErr w:type="spellEnd"/>
      <w:r>
        <w:t xml:space="preserve">,¨ A. C. </w:t>
      </w:r>
      <w:proofErr w:type="spellStart"/>
      <w:r>
        <w:t>Koberle</w:t>
      </w:r>
      <w:proofErr w:type="spellEnd"/>
      <w:r>
        <w:t xml:space="preserve">,˜ D. McCollum, R. Schaeffer, S. </w:t>
      </w:r>
      <w:proofErr w:type="spellStart"/>
      <w:r>
        <w:t>Shekhar</w:t>
      </w:r>
      <w:proofErr w:type="spellEnd"/>
      <w:r>
        <w:t xml:space="preserve">, S. S. </w:t>
      </w:r>
      <w:proofErr w:type="spellStart"/>
      <w:r>
        <w:t>Vishwanathan</w:t>
      </w:r>
      <w:proofErr w:type="spellEnd"/>
      <w:r>
        <w:t xml:space="preserve">, Z. </w:t>
      </w:r>
      <w:proofErr w:type="spellStart"/>
      <w:r>
        <w:t>Vrontisi</w:t>
      </w:r>
      <w:proofErr w:type="spellEnd"/>
      <w:r>
        <w:t xml:space="preserve">, &amp; K. Blok. Implications of various effort-sharing approaches for national carbon budgets and emission pathways. Climatic Change, 2020. </w:t>
      </w:r>
    </w:p>
    <w:p w14:paraId="30394FB7" w14:textId="77777777" w:rsidR="00C52F5F" w:rsidRDefault="00C52F5F" w:rsidP="00C52F5F"/>
    <w:p w14:paraId="21B3DA14" w14:textId="77777777" w:rsidR="00C52F5F" w:rsidRDefault="00C52F5F" w:rsidP="00C52F5F">
      <w:r>
        <w:t xml:space="preserve">J. C. J. M. van den Bergh, A. </w:t>
      </w:r>
      <w:proofErr w:type="spellStart"/>
      <w:r>
        <w:t>Angelsen</w:t>
      </w:r>
      <w:proofErr w:type="spellEnd"/>
      <w:r>
        <w:t xml:space="preserve">, A. </w:t>
      </w:r>
      <w:proofErr w:type="spellStart"/>
      <w:r>
        <w:t>Baranzini</w:t>
      </w:r>
      <w:proofErr w:type="spellEnd"/>
      <w:r>
        <w:t xml:space="preserve">, W. J. W. </w:t>
      </w:r>
      <w:proofErr w:type="spellStart"/>
      <w:r>
        <w:t>Botzen</w:t>
      </w:r>
      <w:proofErr w:type="spellEnd"/>
      <w:r>
        <w:t xml:space="preserve">, S. </w:t>
      </w:r>
      <w:proofErr w:type="spellStart"/>
      <w:r>
        <w:t>Carattini</w:t>
      </w:r>
      <w:proofErr w:type="spellEnd"/>
      <w:r>
        <w:t xml:space="preserve">, S. </w:t>
      </w:r>
      <w:proofErr w:type="spellStart"/>
      <w:r>
        <w:t>Drews</w:t>
      </w:r>
      <w:proofErr w:type="spellEnd"/>
      <w:r>
        <w:t xml:space="preserve">, T. Dunlop, E. Galbraith, E. </w:t>
      </w:r>
      <w:proofErr w:type="spellStart"/>
      <w:r>
        <w:t>Gsottbauer</w:t>
      </w:r>
      <w:proofErr w:type="spellEnd"/>
      <w:r>
        <w:t xml:space="preserve">, R. B. </w:t>
      </w:r>
      <w:proofErr w:type="spellStart"/>
      <w:r>
        <w:t>Howarth</w:t>
      </w:r>
      <w:proofErr w:type="spellEnd"/>
      <w:r>
        <w:t xml:space="preserve">, E. Padilla, J. Roca, &amp; R. C. Schmidt. A dual-track transition to global carbon pricing. Climate Policy, 2020. </w:t>
      </w:r>
    </w:p>
    <w:p w14:paraId="0BC1E665" w14:textId="77777777" w:rsidR="00C52F5F" w:rsidRDefault="00C52F5F" w:rsidP="00C52F5F"/>
    <w:p w14:paraId="28B05BDA" w14:textId="77777777" w:rsidR="00C52F5F" w:rsidRDefault="00C52F5F" w:rsidP="00C52F5F">
      <w:r>
        <w:t xml:space="preserve">D. P. van </w:t>
      </w:r>
      <w:proofErr w:type="spellStart"/>
      <w:r>
        <w:t>Vuuren</w:t>
      </w:r>
      <w:proofErr w:type="spellEnd"/>
      <w:r>
        <w:t xml:space="preserve">, E. </w:t>
      </w:r>
      <w:proofErr w:type="spellStart"/>
      <w:r>
        <w:t>Stehfest</w:t>
      </w:r>
      <w:proofErr w:type="spellEnd"/>
      <w:r>
        <w:t xml:space="preserve">, D. E. H. J. </w:t>
      </w:r>
      <w:proofErr w:type="spellStart"/>
      <w:r>
        <w:t>Gernaat</w:t>
      </w:r>
      <w:proofErr w:type="spellEnd"/>
      <w:r>
        <w:t xml:space="preserve">, J. C. </w:t>
      </w:r>
      <w:proofErr w:type="spellStart"/>
      <w:r>
        <w:t>Doelman</w:t>
      </w:r>
      <w:proofErr w:type="spellEnd"/>
      <w:r>
        <w:t xml:space="preserve">, M. van den Berg, M. </w:t>
      </w:r>
      <w:proofErr w:type="spellStart"/>
      <w:r>
        <w:t>Harmsen</w:t>
      </w:r>
      <w:proofErr w:type="spellEnd"/>
      <w:r>
        <w:t xml:space="preserve">, H. S. de Boer, L. F. </w:t>
      </w:r>
      <w:proofErr w:type="spellStart"/>
      <w:r>
        <w:t>Bouwman</w:t>
      </w:r>
      <w:proofErr w:type="spellEnd"/>
      <w:r>
        <w:t xml:space="preserve">, V. </w:t>
      </w:r>
      <w:proofErr w:type="spellStart"/>
      <w:r>
        <w:t>Daioglou</w:t>
      </w:r>
      <w:proofErr w:type="spellEnd"/>
      <w:r>
        <w:t xml:space="preserve">, O. Y. </w:t>
      </w:r>
      <w:proofErr w:type="spellStart"/>
      <w:r>
        <w:t>Edelenbosch</w:t>
      </w:r>
      <w:proofErr w:type="spellEnd"/>
      <w:r>
        <w:t xml:space="preserve">, B. </w:t>
      </w:r>
      <w:proofErr w:type="spellStart"/>
      <w:r>
        <w:t>Girod</w:t>
      </w:r>
      <w:proofErr w:type="spellEnd"/>
      <w:r>
        <w:t xml:space="preserve">, T. </w:t>
      </w:r>
      <w:proofErr w:type="spellStart"/>
      <w:r>
        <w:t>Kram</w:t>
      </w:r>
      <w:proofErr w:type="spellEnd"/>
      <w:r>
        <w:t xml:space="preserve">, L. </w:t>
      </w:r>
      <w:proofErr w:type="spellStart"/>
      <w:r>
        <w:t>Lassaletta</w:t>
      </w:r>
      <w:proofErr w:type="spellEnd"/>
      <w:r>
        <w:t xml:space="preserve">, P. L. Lucas, H. van </w:t>
      </w:r>
      <w:proofErr w:type="spellStart"/>
      <w:r>
        <w:t>Meijl</w:t>
      </w:r>
      <w:proofErr w:type="spellEnd"/>
      <w:r>
        <w:t xml:space="preserve">, C. Muller,¨ B. J. van </w:t>
      </w:r>
      <w:proofErr w:type="spellStart"/>
      <w:r>
        <w:t>Ruijven</w:t>
      </w:r>
      <w:proofErr w:type="spellEnd"/>
      <w:r>
        <w:t xml:space="preserve">, S. van der </w:t>
      </w:r>
      <w:proofErr w:type="spellStart"/>
      <w:r>
        <w:t>Sluis</w:t>
      </w:r>
      <w:proofErr w:type="spellEnd"/>
      <w:r>
        <w:t xml:space="preserve">, &amp; A. </w:t>
      </w:r>
      <w:proofErr w:type="spellStart"/>
      <w:r>
        <w:t>Tabeau</w:t>
      </w:r>
      <w:proofErr w:type="spellEnd"/>
      <w:r>
        <w:t xml:space="preserve">. Energy, land-use and greenhouse gas emissions trajectories under a green growth paradigm. Global Environmental Change, 2017. </w:t>
      </w:r>
    </w:p>
    <w:p w14:paraId="10C085A7" w14:textId="77777777" w:rsidR="00C52F5F" w:rsidRDefault="00C52F5F" w:rsidP="00C52F5F"/>
    <w:p w14:paraId="44D407C6" w14:textId="77777777" w:rsidR="00C52F5F" w:rsidRDefault="00C52F5F" w:rsidP="00C52F5F">
      <w:r>
        <w:t xml:space="preserve">A. </w:t>
      </w:r>
      <w:proofErr w:type="spellStart"/>
      <w:r>
        <w:t>Waytz</w:t>
      </w:r>
      <w:proofErr w:type="spellEnd"/>
      <w:r>
        <w:t xml:space="preserve">, R. </w:t>
      </w:r>
      <w:proofErr w:type="spellStart"/>
      <w:r>
        <w:t>Iyer</w:t>
      </w:r>
      <w:proofErr w:type="spellEnd"/>
      <w:r>
        <w:t xml:space="preserve">, L. Young, J. </w:t>
      </w:r>
      <w:proofErr w:type="spellStart"/>
      <w:r>
        <w:t>Haidt</w:t>
      </w:r>
      <w:proofErr w:type="spellEnd"/>
      <w:r>
        <w:t xml:space="preserve">, &amp; J. Graham. Ideological differences in the expanse of the moral circle. Nature Communications, 2019. </w:t>
      </w:r>
    </w:p>
    <w:p w14:paraId="153B01F0" w14:textId="77777777" w:rsidR="00C52F5F" w:rsidRDefault="00C52F5F" w:rsidP="00C52F5F"/>
    <w:p w14:paraId="13C600D9" w14:textId="77777777" w:rsidR="00C52F5F" w:rsidRDefault="00C52F5F" w:rsidP="00C52F5F">
      <w:r>
        <w:t xml:space="preserve">M. L. Weitzman. On a World Climate Assembly and the Social Cost of Carbon. </w:t>
      </w:r>
      <w:proofErr w:type="spellStart"/>
      <w:r>
        <w:t>Economica</w:t>
      </w:r>
      <w:proofErr w:type="spellEnd"/>
      <w:r>
        <w:t xml:space="preserve">, 2017. </w:t>
      </w:r>
    </w:p>
    <w:p w14:paraId="2E1B4233" w14:textId="77777777" w:rsidR="00C52F5F" w:rsidRDefault="00C52F5F" w:rsidP="00C52F5F"/>
    <w:p w14:paraId="51D4F3A1" w14:textId="27712449" w:rsidR="00C52F5F" w:rsidRDefault="00C52F5F" w:rsidP="00C52F5F">
      <w:r>
        <w:t>P. Zhou &amp; M. Wang. Carbon dioxide emissions allocation: A review. Ecological Economics, 2016.</w:t>
      </w:r>
    </w:p>
    <w:p w14:paraId="3A89C69B" w14:textId="2BFC8654" w:rsidR="00C52F5F" w:rsidRDefault="00C52F5F" w:rsidP="00C52F5F"/>
    <w:p w14:paraId="11B9FED0" w14:textId="22D6F44F" w:rsidR="00C52F5F" w:rsidRDefault="00C52F5F" w:rsidP="00C52F5F"/>
    <w:p w14:paraId="2B674568" w14:textId="1A6EB0E8" w:rsidR="00C52F5F" w:rsidRDefault="00C52F5F" w:rsidP="00C52F5F"/>
    <w:p w14:paraId="23856669" w14:textId="7BBF3033" w:rsidR="00C4541F" w:rsidRDefault="00C4541F" w:rsidP="00C52F5F"/>
    <w:p w14:paraId="70A9134E" w14:textId="79E24539" w:rsidR="00C4541F" w:rsidRDefault="00C4541F" w:rsidP="00C52F5F"/>
    <w:p w14:paraId="7886A054" w14:textId="2D818385" w:rsidR="00C4541F" w:rsidRDefault="00C4541F" w:rsidP="00C52F5F"/>
    <w:p w14:paraId="5C9F41B5" w14:textId="1325AA5B" w:rsidR="00C4541F" w:rsidRDefault="00C4541F" w:rsidP="00C52F5F"/>
    <w:p w14:paraId="270522A7" w14:textId="28E7204B" w:rsidR="00C4541F" w:rsidRDefault="00C4541F" w:rsidP="00C52F5F"/>
    <w:p w14:paraId="45CEB057" w14:textId="34C98C80" w:rsidR="00C4541F" w:rsidRDefault="00C4541F" w:rsidP="00C52F5F"/>
    <w:p w14:paraId="331FD7C1" w14:textId="64E193B0" w:rsidR="00C4541F" w:rsidRDefault="00C4541F" w:rsidP="00C52F5F"/>
    <w:p w14:paraId="3CEBB708" w14:textId="2EDDCDC4" w:rsidR="00C4541F" w:rsidRDefault="00C4541F" w:rsidP="00C52F5F"/>
    <w:p w14:paraId="0E2B95B9" w14:textId="6A430E8A" w:rsidR="00C4541F" w:rsidRDefault="00C4541F" w:rsidP="00C52F5F"/>
    <w:p w14:paraId="2991AEAF" w14:textId="144DF796" w:rsidR="00C4541F" w:rsidRDefault="00C4541F" w:rsidP="00C52F5F"/>
    <w:p w14:paraId="0E200046" w14:textId="10B953F7" w:rsidR="00C4541F" w:rsidRDefault="00C4541F" w:rsidP="00C52F5F"/>
    <w:p w14:paraId="30D6DECF" w14:textId="5236B9BB" w:rsidR="00C4541F" w:rsidRDefault="00C4541F" w:rsidP="00C52F5F"/>
    <w:p w14:paraId="18802C87" w14:textId="70437CDD" w:rsidR="00C4541F" w:rsidRDefault="00C4541F" w:rsidP="00C52F5F"/>
    <w:p w14:paraId="2C021DFF" w14:textId="5F49B0A6" w:rsidR="00C4541F" w:rsidRPr="00C52F5F" w:rsidRDefault="00C4541F" w:rsidP="00C52F5F"/>
    <w:p w14:paraId="58AD7DE7" w14:textId="4AC858F1" w:rsidR="00B52557" w:rsidRPr="00F64BFD" w:rsidRDefault="00D73714" w:rsidP="0068276C">
      <w:pPr>
        <w:pStyle w:val="Acknowledgement"/>
        <w:ind w:left="0" w:firstLine="0"/>
        <w:jc w:val="both"/>
      </w:pPr>
      <w:r w:rsidRPr="00F64BFD">
        <w:rPr>
          <w:b/>
        </w:rPr>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2"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2"/>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351900FE" w14:textId="2409E0C1" w:rsidR="00821BBC" w:rsidRPr="00F64BFD" w:rsidRDefault="00F31CBF" w:rsidP="00A16283">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Representativeness of the survey</w:t>
      </w:r>
      <w:r w:rsidRPr="00F64BFD">
        <w:t xml:space="preserve">, and </w:t>
      </w:r>
      <w:r w:rsidRPr="00F64BFD">
        <w:rPr>
          <w:i/>
        </w:rPr>
        <w:t>Attrition analysis</w:t>
      </w:r>
      <w:r w:rsidRPr="00F64BFD">
        <w:t>.</w:t>
      </w:r>
    </w:p>
    <w:p w14:paraId="2E7DFE6B" w14:textId="7E8BC5A0" w:rsidR="00D73714" w:rsidRPr="00F64BFD" w:rsidRDefault="00DA182E" w:rsidP="00F31CBF">
      <w:pPr>
        <w:pStyle w:val="SOMContent"/>
        <w:jc w:val="both"/>
      </w:pPr>
      <w:r w:rsidRPr="00F64BFD">
        <w:t xml:space="preserve">We </w:t>
      </w:r>
      <w:r w:rsidR="00234049">
        <w:t>do not fully</w:t>
      </w:r>
      <w:r w:rsidRPr="00F64BFD">
        <w:t xml:space="preserve"> comply with </w:t>
      </w:r>
      <w:r w:rsidRPr="00F64BFD">
        <w:rPr>
          <w:i/>
        </w:rPr>
        <w:t>Science</w:t>
      </w:r>
      <w:r w:rsidR="00BA1D02" w:rsidRPr="00F64BFD">
        <w:t>’</w:t>
      </w:r>
      <w:r w:rsidR="00D40655" w:rsidRPr="00F64BFD">
        <w:t>s</w:t>
      </w:r>
      <w:r w:rsidRPr="00F64BFD">
        <w:t xml:space="preserve"> guidelines</w:t>
      </w:r>
      <w:r w:rsidR="00234049">
        <w:t xml:space="preserve"> but we will</w:t>
      </w:r>
      <w:bookmarkStart w:id="3" w:name="_GoBack"/>
      <w:bookmarkEnd w:id="3"/>
      <w:r w:rsidRPr="00F64BFD">
        <w:t xml:space="preserve"> in case of a revision.</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0A672" w14:textId="77777777" w:rsidR="009E58DC" w:rsidRDefault="009E58DC" w:rsidP="00D73714">
      <w:r>
        <w:separator/>
      </w:r>
    </w:p>
  </w:endnote>
  <w:endnote w:type="continuationSeparator" w:id="0">
    <w:p w14:paraId="54EE2F6F" w14:textId="77777777" w:rsidR="009E58DC" w:rsidRDefault="009E58DC" w:rsidP="00D73714">
      <w:r>
        <w:continuationSeparator/>
      </w:r>
    </w:p>
  </w:endnote>
  <w:endnote w:type="continuationNotice" w:id="1">
    <w:p w14:paraId="6F262192" w14:textId="77777777" w:rsidR="009E58DC" w:rsidRDefault="009E58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76868714"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234049">
      <w:rPr>
        <w:caps/>
        <w:noProof/>
        <w:color w:val="4F81BD" w:themeColor="accent1"/>
      </w:rPr>
      <w:t>16</w:t>
    </w:r>
    <w:r>
      <w:rPr>
        <w:caps/>
        <w:noProof/>
        <w:color w:val="4F81BD" w:themeColor="accent1"/>
      </w:rPr>
      <w:fldChar w:fldCharType="end"/>
    </w:r>
  </w:p>
  <w:p w14:paraId="4435F476" w14:textId="77777777" w:rsidR="002C4DCA" w:rsidRDefault="002C4DCA">
    <w:pPr>
      <w:pStyle w:val="Pieddepage"/>
    </w:pPr>
  </w:p>
  <w:p w14:paraId="1C631542" w14:textId="77777777" w:rsidR="00000000" w:rsidRDefault="009E58DC"/>
  <w:p w14:paraId="79F61CBD" w14:textId="77777777" w:rsidR="00000000" w:rsidRDefault="009E58DC"/>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000000" w:rsidRDefault="009E58DC"/>
  <w:p w14:paraId="67CF555F" w14:textId="77777777" w:rsidR="00000000" w:rsidRDefault="009E58D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F049A" w14:textId="77777777" w:rsidR="009E58DC" w:rsidRDefault="009E58DC" w:rsidP="00D73714">
      <w:r>
        <w:separator/>
      </w:r>
    </w:p>
  </w:footnote>
  <w:footnote w:type="continuationSeparator" w:id="0">
    <w:p w14:paraId="4DF04482" w14:textId="77777777" w:rsidR="009E58DC" w:rsidRDefault="009E58DC" w:rsidP="00D73714">
      <w:r>
        <w:continuationSeparator/>
      </w:r>
    </w:p>
  </w:footnote>
  <w:footnote w:type="continuationNotice" w:id="1">
    <w:p w14:paraId="14596AED" w14:textId="77777777" w:rsidR="009E58DC" w:rsidRDefault="009E58DC"/>
  </w:footnote>
  <w:footnote w:id="2">
    <w:p w14:paraId="32A3E697" w14:textId="3DC520E2"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cost</w:t>
      </w:r>
      <w:r w:rsidR="00DB01D8">
        <w:rPr>
          <w:sz w:val="18"/>
        </w:rPr>
        <w:t xml:space="preserve"> </w:t>
      </w:r>
      <w:r w:rsidRPr="00A16283">
        <w:rPr>
          <w:sz w:val="18"/>
        </w:rPr>
        <w:t>is $85 in the U.S., €10 in France, €25 in Germa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tories from the Stern-</w:t>
      </w:r>
      <w:proofErr w:type="spellStart"/>
      <w:r w:rsidR="00A16283" w:rsidRPr="00A16283">
        <w:rPr>
          <w:sz w:val="18"/>
        </w:rPr>
        <w:t>Stiglitz</w:t>
      </w:r>
      <w:proofErr w:type="spellEnd"/>
      <w:r w:rsidR="00A16283" w:rsidRPr="00A16283">
        <w:rPr>
          <w:sz w:val="18"/>
        </w:rPr>
        <w:t xml:space="preserve"> report, and in particular a carbon price of $90/tCO2 in 2030.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p w14:paraId="0022088F" w14:textId="77777777" w:rsidR="00000000" w:rsidRDefault="009E58DC"/>
  <w:p w14:paraId="1D5D58FC" w14:textId="77777777" w:rsidR="00000000" w:rsidRDefault="009E58DC"/>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000000" w:rsidRDefault="009E58DC"/>
  <w:p w14:paraId="2E13FEE6" w14:textId="77777777" w:rsidR="00000000" w:rsidRDefault="009E58D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53A0"/>
    <w:rsid w:val="000C7F0C"/>
    <w:rsid w:val="000D3B4B"/>
    <w:rsid w:val="000F0553"/>
    <w:rsid w:val="000F123D"/>
    <w:rsid w:val="000F6BBD"/>
    <w:rsid w:val="001001A9"/>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83D90"/>
    <w:rsid w:val="0019094B"/>
    <w:rsid w:val="001917F0"/>
    <w:rsid w:val="001B2E30"/>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4049"/>
    <w:rsid w:val="00236F8D"/>
    <w:rsid w:val="002435E3"/>
    <w:rsid w:val="002475FA"/>
    <w:rsid w:val="00270F47"/>
    <w:rsid w:val="0028226B"/>
    <w:rsid w:val="00285137"/>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332E"/>
    <w:rsid w:val="003E40AA"/>
    <w:rsid w:val="003E47D5"/>
    <w:rsid w:val="003F19B9"/>
    <w:rsid w:val="003F761E"/>
    <w:rsid w:val="0040157B"/>
    <w:rsid w:val="004057E5"/>
    <w:rsid w:val="00406695"/>
    <w:rsid w:val="00432A92"/>
    <w:rsid w:val="00447199"/>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7511"/>
    <w:rsid w:val="005C7805"/>
    <w:rsid w:val="005D1F27"/>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1FB7"/>
    <w:rsid w:val="007B463E"/>
    <w:rsid w:val="007B4822"/>
    <w:rsid w:val="007B7E30"/>
    <w:rsid w:val="007C05D6"/>
    <w:rsid w:val="007C6679"/>
    <w:rsid w:val="007D14F3"/>
    <w:rsid w:val="007D733F"/>
    <w:rsid w:val="007E37C1"/>
    <w:rsid w:val="007F20A8"/>
    <w:rsid w:val="00821BBC"/>
    <w:rsid w:val="008270D8"/>
    <w:rsid w:val="008355F1"/>
    <w:rsid w:val="00837A68"/>
    <w:rsid w:val="0084615B"/>
    <w:rsid w:val="0084745B"/>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1EAC"/>
    <w:rsid w:val="009E58D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C76F5"/>
    <w:rsid w:val="00CE6F3A"/>
    <w:rsid w:val="00CF33DA"/>
    <w:rsid w:val="00CF3BEC"/>
    <w:rsid w:val="00D01145"/>
    <w:rsid w:val="00D072BE"/>
    <w:rsid w:val="00D113B7"/>
    <w:rsid w:val="00D119C1"/>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43F493-F935-46C2-A42F-F3B077878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6</Pages>
  <Words>6537</Words>
  <Characters>37266</Characters>
  <Application>Microsoft Office Word</Application>
  <DocSecurity>0</DocSecurity>
  <Lines>310</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43</cp:revision>
  <cp:lastPrinted>2023-10-26T23:15:00Z</cp:lastPrinted>
  <dcterms:created xsi:type="dcterms:W3CDTF">2023-10-25T16:25:00Z</dcterms:created>
  <dcterms:modified xsi:type="dcterms:W3CDTF">2023-10-2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